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pPr>
        <w:spacing w:line="480" w:lineRule="auto"/>
        <w:ind w:firstLine="720"/>
        <w:jc w:val="center"/>
        <w:rPr>
          <w:b/>
          <w:sz w:val="32"/>
          <w:szCs w:val="32"/>
        </w:rPr>
      </w:pPr>
      <w:r>
        <w:rPr>
          <w:b/>
          <w:sz w:val="32"/>
          <w:szCs w:val="32"/>
        </w:rPr>
        <w:t>James T. Brown</w:t>
      </w:r>
    </w:p>
    <w:p w14:paraId="1D691EDF" w14:textId="77777777" w:rsidR="00491FB1" w:rsidRDefault="00DB16BF">
      <w:pPr>
        <w:spacing w:line="480" w:lineRule="auto"/>
        <w:ind w:firstLine="720"/>
        <w:jc w:val="center"/>
        <w:rPr>
          <w:b/>
          <w:sz w:val="32"/>
          <w:szCs w:val="32"/>
        </w:rPr>
      </w:pPr>
      <w:r>
        <w:rPr>
          <w:b/>
          <w:sz w:val="32"/>
          <w:szCs w:val="32"/>
        </w:rPr>
        <w:t>MS Thesis Proposal</w:t>
      </w:r>
    </w:p>
    <w:p w14:paraId="64D2139F" w14:textId="77777777" w:rsidR="00491FB1" w:rsidRDefault="00DB16BF">
      <w:pPr>
        <w:spacing w:line="480" w:lineRule="auto"/>
        <w:ind w:firstLine="720"/>
        <w:jc w:val="center"/>
        <w:rPr>
          <w:b/>
          <w:sz w:val="32"/>
          <w:szCs w:val="32"/>
        </w:rPr>
      </w:pPr>
      <w:r>
        <w:rPr>
          <w:b/>
          <w:sz w:val="32"/>
          <w:szCs w:val="32"/>
        </w:rPr>
        <w:t>Advisor: Dr. Dan Hahn</w:t>
      </w:r>
    </w:p>
    <w:p w14:paraId="6A47A6F5" w14:textId="77777777" w:rsidR="00491FB1" w:rsidRDefault="00DB16BF">
      <w:pPr>
        <w:spacing w:line="480" w:lineRule="auto"/>
        <w:ind w:firstLine="720"/>
        <w:jc w:val="center"/>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07524CF5" w14:textId="7C2873CC" w:rsidR="006064C8" w:rsidRDefault="003B7B43" w:rsidP="003B7B43">
      <w:pPr>
        <w:spacing w:line="480" w:lineRule="auto"/>
      </w:pPr>
      <w:r>
        <w:rPr>
          <w:b/>
        </w:rPr>
        <w:lastRenderedPageBreak/>
        <w:t xml:space="preserve">Changing Climate: </w:t>
      </w:r>
      <w:r w:rsidR="005B22C5">
        <w:t xml:space="preserve">Earth’s climate is warming. </w:t>
      </w:r>
      <w:r w:rsidR="00E124ED">
        <w:t>Annual</w:t>
      </w:r>
      <w:r w:rsidR="00E143D7">
        <w:t xml:space="preserve"> global surface temperatures and re</w:t>
      </w:r>
      <w:r w:rsidR="00E124ED">
        <w:t>gional land surface temperature</w:t>
      </w:r>
      <w:r w:rsidR="005B22C5">
        <w:t xml:space="preserve"> averages </w:t>
      </w:r>
      <w:r w:rsidR="00CA73B9">
        <w:t>categorize</w:t>
      </w:r>
      <w:r w:rsidR="00423B05">
        <w:t xml:space="preserve"> 2016 as the warmest year on</w:t>
      </w:r>
      <w:r w:rsidR="00E124ED">
        <w:t xml:space="preserve"> the record</w:t>
      </w:r>
      <w:r w:rsidR="00761B7A">
        <w:t xml:space="preserve"> </w:t>
      </w:r>
      <w:r w:rsidR="00761B7A">
        <w:fldChar w:fldCharType="begin" w:fldLock="1"/>
      </w:r>
      <w:r w:rsidR="00761B7A">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423B05">
        <w:t xml:space="preserve">. </w:t>
      </w:r>
      <w:r w:rsidR="00CA73B9">
        <w:t>In 2016,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 </w:t>
      </w:r>
      <w:r w:rsidR="00DC14F7">
        <w:t>Exceedingly c</w:t>
      </w:r>
      <w:r w:rsidR="0028642A">
        <w:t>onservative estimates of climate temperature predict 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beyond</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Seasonal temperature averages in the United States during 2016 echoed this upward trend and average temperatures for spring, summer, fall, and winter also surpassed 20</w:t>
      </w:r>
      <w:r w:rsidR="00706A81" w:rsidRPr="004A0708">
        <w:rPr>
          <w:vertAlign w:val="superscript"/>
        </w:rPr>
        <w:t>th</w:t>
      </w:r>
      <w:r w:rsidR="00706A81">
        <w:t xml:space="preserve"> 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9D1022">
        <w:t xml:space="preserve">The average increase in seasonal temperatures, specifically winter and spring in temperate regions, decreases the severity of winters and as springs become warmer sooner, the duration of winter decreases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Reduced severity and duration of winter </w:t>
      </w:r>
      <w:r w:rsidR="009F13B5">
        <w:t>represents a</w:t>
      </w:r>
      <w:r w:rsidR="009D1022">
        <w:t xml:space="preserve"> net increase </w:t>
      </w:r>
      <w:r w:rsidR="009F13B5">
        <w:t xml:space="preserve">in </w:t>
      </w:r>
      <w:r w:rsidR="009D1022">
        <w:t>favorable conditions for insect pests to thrive. Warm</w:t>
      </w:r>
      <w:r w:rsidR="00F70AD2">
        <w:t>,</w:t>
      </w:r>
      <w:r w:rsidR="009D1022">
        <w:t xml:space="preserve"> shorter winters increases </w:t>
      </w:r>
      <w:r w:rsidR="009F13B5">
        <w:t xml:space="preserve">the </w:t>
      </w:r>
      <w:r w:rsidR="009D1022">
        <w:t>time available for growth, development, and reproduction</w:t>
      </w:r>
      <w:r w:rsidR="009F13B5">
        <w:t xml:space="preserve"> for insect pests</w:t>
      </w:r>
      <w:r w:rsidR="00F70AD2">
        <w:t xml:space="preserve"> </w:t>
      </w:r>
      <w:r w:rsidR="00F70AD2">
        <w:fldChar w:fldCharType="begin" w:fldLock="1"/>
      </w:r>
      <w:r w:rsidR="00BB7602">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manualFormatting" : "(Bradshaw and Holzapfel 2006,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F70AD2">
        <w:fldChar w:fldCharType="separate"/>
      </w:r>
      <w:r w:rsidR="00F70AD2" w:rsidRPr="00F70AD2">
        <w:rPr>
          <w:noProof/>
        </w:rPr>
        <w:t>(Bradshaw and Holzapfel 2006, Scriber 2014)</w:t>
      </w:r>
      <w:r w:rsidR="00F70AD2">
        <w:fldChar w:fldCharType="end"/>
      </w:r>
      <w:r w:rsidR="009D1022">
        <w:t>.</w:t>
      </w:r>
      <w:r w:rsidR="00F70AD2">
        <w:t xml:space="preserve"> </w:t>
      </w:r>
      <w:r w:rsidR="009D1022">
        <w:t xml:space="preserve"> </w:t>
      </w:r>
      <w:r w:rsidR="00E50BF2">
        <w:t>In temperate regions, insects synchronize their growth with warmer temperatures</w:t>
      </w:r>
      <w:r w:rsidR="006064C8">
        <w:t xml:space="preserve"> such that increases in </w:t>
      </w:r>
      <w:r w:rsidR="009F13B5">
        <w:t xml:space="preserve">the duration of the warm growing season </w:t>
      </w:r>
      <w:r w:rsidR="006064C8">
        <w:t xml:space="preserve">could increase the </w:t>
      </w:r>
      <w:r w:rsidR="00082B2A">
        <w:t>rate</w:t>
      </w:r>
      <w:r w:rsidR="006064C8">
        <w:t xml:space="preserve"> at which some insects develop and</w:t>
      </w:r>
      <w:r w:rsidR="00997E3B">
        <w:t xml:space="preserve"> </w:t>
      </w:r>
      <w:r w:rsidR="00082B2A">
        <w:t>also the number of pest generations each growing season, and ultimately pest population sizes</w:t>
      </w:r>
      <w:r w:rsidR="006064C8">
        <w:t xml:space="preserve"> </w:t>
      </w:r>
      <w:r w:rsidR="006064C8">
        <w:fldChar w:fldCharType="begin" w:fldLock="1"/>
      </w:r>
      <w:r w:rsidR="00151F9F">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plainTextFormattedCitation" : "(Bale et al. 2002)", "previouslyFormattedCitation" : "(Bale et al. 2002)" }, "properties" : { "noteIndex" : 0 }, "schema" : "https://github.com/citation-style-language/schema/raw/master/csl-citation.json" }</w:instrText>
      </w:r>
      <w:r w:rsidR="006064C8">
        <w:fldChar w:fldCharType="separate"/>
      </w:r>
      <w:r w:rsidR="006064C8" w:rsidRPr="006064C8">
        <w:rPr>
          <w:noProof/>
        </w:rPr>
        <w:t>(Bale et al. 2002)</w:t>
      </w:r>
      <w:r w:rsidR="006064C8">
        <w:fldChar w:fldCharType="end"/>
      </w:r>
      <w:r w:rsidR="006064C8">
        <w:t xml:space="preserve">. </w:t>
      </w:r>
      <w:r w:rsidR="00997E3B">
        <w:t>Managing the damaging effects caused by</w:t>
      </w:r>
      <w:r w:rsidR="00463E12">
        <w:t xml:space="preserve"> the potential for</w:t>
      </w:r>
      <w:r w:rsidR="00997E3B">
        <w:t xml:space="preserve"> larger insect pest populations requires an integrated approach that includes the use of </w:t>
      </w:r>
      <w:r w:rsidR="007C26A7">
        <w:t>costly insecticides</w:t>
      </w:r>
      <w:r w:rsidR="00E51240">
        <w:t>.</w:t>
      </w:r>
      <w:r w:rsidR="0039349E">
        <w:t xml:space="preserve"> </w:t>
      </w:r>
      <w:r w:rsidR="00403FEA">
        <w:t xml:space="preserve">In the United States, pesticide use is a </w:t>
      </w:r>
      <w:r w:rsidR="00403FEA">
        <w:lastRenderedPageBreak/>
        <w:t>large part of managing insect pest populations. In 2008</w:t>
      </w:r>
      <w:r w:rsidR="00B507F8">
        <w:t>,</w:t>
      </w:r>
      <w:r w:rsidR="00403FEA">
        <w:t xml:space="preserve"> the cost to protect </w:t>
      </w:r>
      <w:r w:rsidR="00922A01">
        <w:t xml:space="preserve">21 major crops from pest insect damage using chemical pesticide application </w:t>
      </w:r>
      <w:r w:rsidR="00403FEA">
        <w:t>reached $12 billion dollars</w:t>
      </w:r>
      <w:r w:rsidR="00922A01">
        <w:t xml:space="preserve"> and 516 million pounds of pesticide </w:t>
      </w:r>
      <w:r w:rsidR="0033708A">
        <w:fldChar w:fldCharType="begin" w:fldLock="1"/>
      </w:r>
      <w:r w:rsidR="00C83A27">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manualFormatting" : "(Fernandez-Cornejo et al. 2014)", "plainTextFormattedCitation" : "(Fernandez-Cornejo et al. 2014)", "previouslyFormattedCitation" : "(Fernandez-Cornejo et al. 2014)" }, "properties" : { "noteIndex" : 0 }, "schema" : "https://github.com/citation-style-language/schema/raw/master/csl-citation.json" }</w:instrText>
      </w:r>
      <w:r w:rsidR="0033708A">
        <w:fldChar w:fldCharType="separate"/>
      </w:r>
      <w:r w:rsidR="0033708A">
        <w:rPr>
          <w:noProof/>
        </w:rPr>
        <w:t>(Fernandez-Cornejo et al.</w:t>
      </w:r>
      <w:r w:rsidR="002C76C2">
        <w:rPr>
          <w:noProof/>
        </w:rPr>
        <w:t xml:space="preserve"> 2014</w:t>
      </w:r>
      <w:r w:rsidR="0033708A" w:rsidRPr="0033708A">
        <w:rPr>
          <w:noProof/>
        </w:rPr>
        <w:t>)</w:t>
      </w:r>
      <w:r w:rsidR="0033708A">
        <w:fldChar w:fldCharType="end"/>
      </w:r>
      <w:r w:rsidR="00403FEA">
        <w:t>.</w:t>
      </w:r>
      <w:r w:rsidR="00B507F8">
        <w:t xml:space="preserve"> </w:t>
      </w:r>
      <w:r w:rsidR="00E807A8">
        <w:t xml:space="preserve"> </w:t>
      </w:r>
      <w:r w:rsidR="00114DD2">
        <w:t>Pest</w:t>
      </w:r>
      <w:r w:rsidR="00463E12">
        <w:t>icide</w:t>
      </w:r>
      <w:r w:rsidR="00114DD2">
        <w:t xml:space="preserve"> use can manage insect pest populations</w:t>
      </w:r>
      <w:r w:rsidR="00463E12">
        <w:t>,</w:t>
      </w:r>
      <w:r w:rsidR="00114DD2">
        <w:t xml:space="preserve"> but even under strict application regimens insects can significantly reduce crop yields. In the United States starting in 1945 and ending in 2000, crop losses due to insect pest damage has nearly doubled from 7% to 13% and pesticide 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If temperatures</w:t>
      </w:r>
      <w:r w:rsidR="005364F1">
        <w:t xml:space="preserve"> continue to rise and insect pest populations respond to the rise in temperature w</w:t>
      </w:r>
      <w:r w:rsidR="00702A40">
        <w:t>ith accelerated growth rates,</w:t>
      </w:r>
      <w:r w:rsidR="005364F1">
        <w:t xml:space="preserve"> increased voltinism</w:t>
      </w:r>
      <w:r w:rsidR="00014FCF">
        <w:t>,</w:t>
      </w:r>
      <w:r w:rsidR="005364F1">
        <w:t xml:space="preserve"> </w:t>
      </w:r>
      <w:r w:rsidR="00014FCF">
        <w:t xml:space="preserve">and greater population sizes </w:t>
      </w:r>
      <w:r w:rsidR="005364F1">
        <w:t>managing those pests using chemical pesticides will</w:t>
      </w:r>
      <w:r w:rsidR="00014FCF">
        <w:t xml:space="preserve"> cost more and possibly</w:t>
      </w:r>
      <w:r w:rsidR="005364F1">
        <w:t xml:space="preserve"> decrease crop yields in the future. </w:t>
      </w:r>
      <w:r w:rsidR="004D3295">
        <w:t>P</w:t>
      </w:r>
      <w:r w:rsidR="00E44C4C">
        <w:t>redictions</w:t>
      </w:r>
      <w:r w:rsidR="002A1291">
        <w:t xml:space="preserve"> </w:t>
      </w:r>
      <w:r w:rsidR="004D3295">
        <w:t xml:space="preserve">for the growth of the human population </w:t>
      </w:r>
      <w:r w:rsidR="002A1291">
        <w:t xml:space="preserve">here in the United States are expected to exceed 450 million by the year 2100 and increases in </w:t>
      </w:r>
      <w:r w:rsidR="0080369B">
        <w:t>number of people to feed</w:t>
      </w:r>
      <w:r w:rsidR="002A1291">
        <w:t xml:space="preserve"> </w:t>
      </w:r>
      <w:r w:rsidR="00DE7B20">
        <w:t>will demand sustained or even increased</w:t>
      </w:r>
      <w:r w:rsidR="002A1291">
        <w:t xml:space="preserve"> </w:t>
      </w:r>
      <w:r w:rsidR="00DE7B20">
        <w:t xml:space="preserve">crop yields </w:t>
      </w:r>
      <w:r w:rsidR="00DE7B20">
        <w:fldChar w:fldCharType="begin" w:fldLock="1"/>
      </w:r>
      <w:r w:rsidR="0001674C">
        <w:instrText>ADDIN CSL_CITATION { "citationItems" : [ { "id" : "ITEM-1", "itemData" : { "author" : [ { "dropping-particle" : "", "family" : "Department of Economic and Social Affairs", "given" : "", "non-dropping-particle" : "", "parse-names" : false, "suffix" : "" }, { "dropping-particle" : "", "family" : "Population Division", "given" : "", "non-dropping-particle" : "", "parse-names" : false, "suffix" : "" } ], "id" : "ITEM-1", "issued" : { "date-parts" : [ [ "2015" ] ] }, "title" : "World Population Prospects The 2015 Revision Key Findings and Advance Tables", "type" : "report" }, "uris" : [ "http://www.mendeley.com/documents/?uuid=3be02cdf-39e3-363e-984d-b732efd32b79" ] } ], "mendeley" : { "formattedCitation" : "(Department of Economic and Social Affairs and Population Division 2015)", "plainTextFormattedCitation" : "(Department of Economic and Social Affairs and Population Division 2015)", "previouslyFormattedCitation" : "(Department of Economic and Social Affairs and Population Division 2015)" }, "properties" : { "noteIndex" : 0 }, "schema" : "https://github.com/citation-style-language/schema/raw/master/csl-citation.json" }</w:instrText>
      </w:r>
      <w:r w:rsidR="00DE7B20">
        <w:fldChar w:fldCharType="separate"/>
      </w:r>
      <w:r w:rsidR="00DE7B20" w:rsidRPr="00DE7B20">
        <w:rPr>
          <w:noProof/>
        </w:rPr>
        <w:t>(Department of Economic and Social Affairs and Population Division 2015)</w:t>
      </w:r>
      <w:r w:rsidR="00DE7B20">
        <w:fldChar w:fldCharType="end"/>
      </w:r>
      <w:r w:rsidR="002A1291">
        <w:t>.</w:t>
      </w:r>
      <w:r w:rsidR="005364F1">
        <w:t xml:space="preserve"> </w:t>
      </w:r>
      <w:r w:rsidR="00266BAF">
        <w:t>Investigating</w:t>
      </w:r>
      <w:r w:rsidR="005364F1">
        <w:t xml:space="preserve"> the </w:t>
      </w:r>
      <w:r w:rsidR="0080369B">
        <w:t>response</w:t>
      </w:r>
      <w:r w:rsidR="00DE7B20">
        <w:t xml:space="preserve"> </w:t>
      </w:r>
      <w:r w:rsidR="0080369B">
        <w:t>of</w:t>
      </w:r>
      <w:r w:rsidR="00DE7B20">
        <w:t xml:space="preserve"> insect pest</w:t>
      </w:r>
      <w:r w:rsidR="005364F1">
        <w:t xml:space="preserve"> populations </w:t>
      </w:r>
      <w:r w:rsidR="0080369B">
        <w:t xml:space="preserve">to increases in temperature </w:t>
      </w:r>
      <w:r w:rsidR="00DE7B20">
        <w:t>is</w:t>
      </w:r>
      <w:r w:rsidR="0080369B">
        <w:t xml:space="preserve"> directly</w:t>
      </w:r>
      <w:r w:rsidR="00DE7B20">
        <w:t xml:space="preserve"> consequential to both managing pest </w:t>
      </w:r>
      <w:r w:rsidR="0013552C">
        <w:t>insect populations</w:t>
      </w:r>
      <w:r w:rsidR="00266BAF">
        <w:t xml:space="preserve"> and food security.</w:t>
      </w:r>
    </w:p>
    <w:p w14:paraId="500F5777" w14:textId="77777777" w:rsidR="00266BAF" w:rsidRDefault="00266BAF" w:rsidP="00266BAF">
      <w:pPr>
        <w:spacing w:line="480" w:lineRule="auto"/>
        <w:rPr>
          <w:b/>
        </w:rPr>
      </w:pPr>
    </w:p>
    <w:p w14:paraId="6F7EF35E" w14:textId="6470CB3E" w:rsidR="000D5369" w:rsidRDefault="00AD356D" w:rsidP="00384794">
      <w:pPr>
        <w:spacing w:line="480" w:lineRule="auto"/>
      </w:pPr>
      <w:r>
        <w:rPr>
          <w:b/>
        </w:rPr>
        <w:t xml:space="preserve">Response to Climate Change: </w:t>
      </w:r>
      <w:r>
        <w:t>In response</w:t>
      </w:r>
      <w:r w:rsidR="0013552C">
        <w:t xml:space="preserve"> to climate change, some insects will “lose” </w:t>
      </w:r>
      <w:r w:rsidR="000206DE">
        <w:t>(</w:t>
      </w:r>
      <w:r w:rsidR="00BA2725">
        <w:t>experience</w:t>
      </w:r>
      <w:r>
        <w:t xml:space="preserve"> a decrease in </w:t>
      </w:r>
      <w:r w:rsidR="0014660C">
        <w:t xml:space="preserve">average </w:t>
      </w:r>
      <w:r w:rsidR="000206DE">
        <w:t>fitness)</w:t>
      </w:r>
      <w:r w:rsidR="0013552C">
        <w:t>,</w:t>
      </w:r>
      <w:r w:rsidR="000206DE">
        <w:t xml:space="preserve"> while other insects will </w:t>
      </w:r>
      <w:r w:rsidR="0013552C">
        <w:t>“win”</w:t>
      </w:r>
      <w:r w:rsidR="0001674C">
        <w:t xml:space="preserve"> (experience stable or an increase in average fitness). </w:t>
      </w:r>
      <w:r w:rsidR="00C74A75">
        <w:t xml:space="preserve">The rate at which temperatures are rising </w:t>
      </w:r>
      <w:r w:rsidR="009553B4">
        <w:t xml:space="preserve">presents a biological hurdle for </w:t>
      </w:r>
      <w:r w:rsidR="00C74A75">
        <w:t>those insects</w:t>
      </w:r>
      <w:r w:rsidR="009553B4">
        <w:t xml:space="preserve"> currently</w:t>
      </w:r>
      <w:r w:rsidR="00C74A75">
        <w:t xml:space="preserve"> existing at the margins</w:t>
      </w:r>
      <w:r w:rsidR="009553B4">
        <w:t xml:space="preserve"> of their behavioral</w:t>
      </w:r>
      <w:r w:rsidR="00C74A75">
        <w:t xml:space="preserve">, ecological, or physiological </w:t>
      </w:r>
      <w:r w:rsidR="009553B4">
        <w:t>capacity. T</w:t>
      </w:r>
      <w:r w:rsidR="00976082">
        <w:t xml:space="preserve">raits, </w:t>
      </w:r>
      <w:r w:rsidR="009553B4">
        <w:t xml:space="preserve">specific to the biotic and abiotic </w:t>
      </w:r>
      <w:r w:rsidR="00976082">
        <w:t>environment</w:t>
      </w:r>
      <w:r w:rsidR="009553B4">
        <w:t xml:space="preserve"> these marginal </w:t>
      </w:r>
      <w:r w:rsidR="009553B4">
        <w:lastRenderedPageBreak/>
        <w:t xml:space="preserve">insects </w:t>
      </w:r>
      <w:r w:rsidR="00976082">
        <w:t>encounter, have evolved</w:t>
      </w:r>
      <w:r w:rsidR="009553B4">
        <w:t xml:space="preserve"> over thousands of years. </w:t>
      </w:r>
      <w:r w:rsidR="00BA2725" w:rsidRPr="00976082">
        <w:rPr>
          <w:highlight w:val="yellow"/>
        </w:rPr>
        <w:t xml:space="preserve">The relative fitness of “losers” under a changing climate compared to a stable climate </w:t>
      </w:r>
      <w:r w:rsidR="0001674C" w:rsidRPr="00976082">
        <w:rPr>
          <w:highlight w:val="yellow"/>
        </w:rPr>
        <w:t xml:space="preserve">will </w:t>
      </w:r>
      <w:r w:rsidR="00BA2725" w:rsidRPr="00976082">
        <w:rPr>
          <w:highlight w:val="yellow"/>
        </w:rPr>
        <w:t xml:space="preserve">decline, populations will decrease and if temperatures continue to rise, those losers will become extinct </w:t>
      </w:r>
      <w:r w:rsidR="0001674C" w:rsidRPr="00976082">
        <w:rPr>
          <w:highlight w:val="yellow"/>
        </w:rPr>
        <w:fldChar w:fldCharType="begin" w:fldLock="1"/>
      </w:r>
      <w:r w:rsidR="00F07FC8" w:rsidRPr="00976082">
        <w:rPr>
          <w:highlight w:val="yellow"/>
        </w:rPr>
        <w:instrText>ADDIN CSL_CITATION { "citationItems" : [ { "id" : "ITEM-1",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1", "issue" : "1", "issued" : { "date-parts" : [ [ "2015" ] ] }, "page" : "214-235", "title" : "Cold truths: How winter drives responses of terrestrial organisms to climate change", "type" : "article-journal", "volume" : "90" }, "uris" : [ "http://www.mendeley.com/documents/?uuid=51fe9439-eb22-46f7-9bf1-b6b0d20d5abb" ] }, { "id" : "ITEM-2", "itemData" : { "DOI" : "10.1111/j.1365-294X.2007.03509.x", "ISBN" : "1365-294X", "ISSN" : "09621083", "PMID" : "17850269", "abstract" : "The primary nonbiological result of recent rapid climate change is warming winter temperatures, particularly at northern latitudes, leading to longer growing seasons and new seasonal exigencies and opportunities. Biological responses reflect selection due to the earlier arrival of spring, the later arrival of fall, or the increasing length of the growing season. Animals from rotifers to rodents use the high reliability of day length to time the seasonal transitions in their life histories that are crucial to fitness in temperate and polar environments: when to begin developing in the spring, when to reproduce, when to enter dormancy or when to migrate, thereby exploiting favourable temperatures and avoiding unfavourable temperatures. In documented cases of evolutionary (genetic) response to recent, rapid climate change, the role of day length (photoperiodism) ranges from causal to inhibitory; in no case has there been demonstrated a genetic shift in thermal optima or thermal tolerance. More effort should be made to explore the role of photoperiodism in genetic responses to climate change and to rule out the role of photoperiod in the timing of seasonal life histories before thermal adaptation is assumed to be the major evolutionary response to climate change.", "author" : [ { "dropping-particle" : "", "family" : "Bradshaw", "given" : "W. E.", "non-dropping-particle" : "", "parse-names" : false, "suffix" : "" }, { "dropping-particle" : "", "family" : "Holzapfel", "given" : "C. M.", "non-dropping-particle" : "", "parse-names" : false, "suffix" : "" } ], "container-title" : "Molecular Ecology", "id" : "ITEM-2", "issue" : "1", "issued" : { "date-parts" : [ [ "2008" ] ] }, "page" : "157-166", "title" : "Genetic response to rapid climate change: It's seasonal timing that matters", "type" : "article-journal", "volume" : "17" }, "uris" : [ "http://www.mendeley.com/documents/?uuid=689f1ef1-3206-44dd-becf-2f2b6d819538" ] } ], "mendeley" : { "formattedCitation" : "(Bradshaw and Holzapfel 2008, Williams et al. 2015)", "plainTextFormattedCitation" : "(Bradshaw and Holzapfel 2008, Williams et al. 2015)", "previouslyFormattedCitation" : "(Bradshaw and Holzapfel 2008, Williams et al. 2015)" }, "properties" : { "noteIndex" : 0 }, "schema" : "https://github.com/citation-style-language/schema/raw/master/csl-citation.json" }</w:instrText>
      </w:r>
      <w:r w:rsidR="0001674C" w:rsidRPr="00976082">
        <w:rPr>
          <w:highlight w:val="yellow"/>
        </w:rPr>
        <w:fldChar w:fldCharType="separate"/>
      </w:r>
      <w:r w:rsidR="0001674C" w:rsidRPr="00976082">
        <w:rPr>
          <w:noProof/>
          <w:highlight w:val="yellow"/>
        </w:rPr>
        <w:t>(Bradshaw and Holzapfel 2008, Williams et al. 2015)</w:t>
      </w:r>
      <w:r w:rsidR="0001674C" w:rsidRPr="00976082">
        <w:rPr>
          <w:highlight w:val="yellow"/>
        </w:rPr>
        <w:fldChar w:fldCharType="end"/>
      </w:r>
      <w:r w:rsidR="00BA2725">
        <w:t>.</w:t>
      </w:r>
      <w:r w:rsidR="00154AF3">
        <w:t xml:space="preserve"> </w:t>
      </w:r>
      <w:r w:rsidR="00BA2725">
        <w:t>Generally,</w:t>
      </w:r>
      <w:r w:rsidR="00384794">
        <w:t xml:space="preserve"> e</w:t>
      </w:r>
      <w:r w:rsidR="009F2040">
        <w:t xml:space="preserve">xtinction events are likely to </w:t>
      </w:r>
      <w:r w:rsidR="00976082">
        <w:t>affect</w:t>
      </w:r>
      <w:r w:rsidR="00021E0D">
        <w:t xml:space="preserve"> </w:t>
      </w:r>
      <w:r w:rsidR="009F2040">
        <w:t xml:space="preserve">insect </w:t>
      </w:r>
      <w:r w:rsidR="00384794">
        <w:t xml:space="preserve">populations </w:t>
      </w:r>
      <w:r w:rsidR="009F2040">
        <w:t xml:space="preserve">that evolved </w:t>
      </w:r>
      <w:r w:rsidR="00BA2725">
        <w:t>in the context of</w:t>
      </w:r>
      <w:r w:rsidR="009F2040">
        <w:t xml:space="preserve"> highly predictable environments, like the ecological pred</w:t>
      </w:r>
      <w:r w:rsidR="00174490">
        <w:t xml:space="preserve">ictability experienced in the </w:t>
      </w:r>
      <w:r w:rsidR="00976082">
        <w:t>Arctic</w:t>
      </w:r>
      <w:r w:rsidR="00DB5559">
        <w:t xml:space="preserve"> </w:t>
      </w:r>
      <w:r w:rsidR="00DB5559">
        <w:fldChar w:fldCharType="begin" w:fldLock="1"/>
      </w:r>
      <w:r w:rsidR="001866FB">
        <w:instrText>ADDIN CSL_CITATION { "citationItems" : [ { "id" : "ITEM-1",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1",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2",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2",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Scriber 2014)", "plainTextFormattedCitation" : "(Parmesan et al. 1999, Scriber 2014)", "previouslyFormattedCitation" : "(Parmesan et al. 1999, Scriber 2014)" }, "properties" : { "noteIndex" : 0 }, "schema" : "https://github.com/citation-style-language/schema/raw/master/csl-citation.json" }</w:instrText>
      </w:r>
      <w:r w:rsidR="00DB5559">
        <w:fldChar w:fldCharType="separate"/>
      </w:r>
      <w:r w:rsidR="00DB5559" w:rsidRPr="00DB5559">
        <w:rPr>
          <w:noProof/>
        </w:rPr>
        <w:t>(Parmesan et al. 1999, Scriber 2014)</w:t>
      </w:r>
      <w:r w:rsidR="00DB5559">
        <w:fldChar w:fldCharType="end"/>
      </w:r>
      <w:r w:rsidR="009F2040">
        <w:t>.</w:t>
      </w:r>
      <w:r w:rsidR="005A0DC0">
        <w:t xml:space="preserve"> Permafrost core samples from the Arctic indicate temperatures in there </w:t>
      </w:r>
      <w:r w:rsidR="00976082">
        <w:t>have fluctuated between (x) and (y), and rising at a rate of (x) every decade</w:t>
      </w:r>
      <w:r w:rsidR="00835C3B">
        <w:t xml:space="preserve"> since (x year)</w:t>
      </w:r>
      <w:r w:rsidR="00976082">
        <w:t>.</w:t>
      </w:r>
      <w:r w:rsidR="009F2040">
        <w:t xml:space="preserve"> </w:t>
      </w:r>
      <w:r w:rsidR="00976082">
        <w:t>Currently, t</w:t>
      </w:r>
      <w:r w:rsidR="006156FC">
        <w:t xml:space="preserve">emperatures </w:t>
      </w:r>
      <w:r w:rsidR="00CD6AEC">
        <w:t>in the Arctic</w:t>
      </w:r>
      <w:r w:rsidR="006156FC">
        <w:t xml:space="preserve"> </w:t>
      </w:r>
      <w:r w:rsidR="00976082">
        <w:t xml:space="preserve">are rising at a rate </w:t>
      </w:r>
      <w:r w:rsidR="00C13F30">
        <w:t xml:space="preserve">(x rate per time), </w:t>
      </w:r>
      <w:r w:rsidR="006156FC">
        <w:t>nearly double that of temperate regio</w:t>
      </w:r>
      <w:r w:rsidR="00835C3B">
        <w:t xml:space="preserve">ns </w:t>
      </w:r>
      <w:r w:rsidR="00976082">
        <w:t>and t</w:t>
      </w:r>
      <w:r w:rsidR="00CD6AEC">
        <w:t>he confluence of</w:t>
      </w:r>
      <w:r w:rsidR="00BE4A85">
        <w:t xml:space="preserve"> these</w:t>
      </w:r>
      <w:r w:rsidR="00CD6AEC">
        <w:t xml:space="preserve"> increasing temperatures </w:t>
      </w:r>
      <w:r w:rsidR="00C13F30">
        <w:t>with</w:t>
      </w:r>
      <w:r w:rsidR="00CD6AEC">
        <w:t xml:space="preserve"> other abiotic factors </w:t>
      </w:r>
      <w:r w:rsidR="00976082">
        <w:t>are</w:t>
      </w:r>
      <w:r w:rsidR="00CD6AEC">
        <w:t xml:space="preserve"> predicted to have a</w:t>
      </w:r>
      <w:r w:rsidR="00021E0D">
        <w:t xml:space="preserve"> more</w:t>
      </w:r>
      <w:r w:rsidR="00CD6AEC">
        <w:t xml:space="preserve"> </w:t>
      </w:r>
      <w:r w:rsidR="008F5EA6">
        <w:t>dramatic</w:t>
      </w:r>
      <w:r w:rsidR="00CD6AEC">
        <w:t xml:space="preserve"> effect on</w:t>
      </w:r>
      <w:r w:rsidR="00485EBF">
        <w:t xml:space="preserve"> organisms that thrive in the</w:t>
      </w:r>
      <w:r w:rsidR="00CD6AEC">
        <w:t xml:space="preserve"> Arctic </w:t>
      </w:r>
      <w:r w:rsidR="00CD6AEC">
        <w:fldChar w:fldCharType="begin" w:fldLock="1"/>
      </w:r>
      <w:r w:rsidR="00240B85">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d" : { "date-parts" : [ [ "2007" ] ] }, "title" : "Rapid advancement of spring in the High Arctic", "type" : "article"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D6AEC">
        <w:fldChar w:fldCharType="separate"/>
      </w:r>
      <w:r w:rsidR="00CD6AEC" w:rsidRPr="00CD6AEC">
        <w:rPr>
          <w:noProof/>
        </w:rPr>
        <w:t>(Høye et al. 2007)</w:t>
      </w:r>
      <w:r w:rsidR="00CD6AEC">
        <w:fldChar w:fldCharType="end"/>
      </w:r>
      <w:r w:rsidR="00CD6AEC">
        <w:t>.</w:t>
      </w:r>
      <w:r w:rsidR="006156FC">
        <w:t xml:space="preserve"> </w:t>
      </w:r>
      <w:r w:rsidR="00CD6AEC">
        <w:t>In the Arctic,</w:t>
      </w:r>
      <w:r w:rsidR="00485EBF">
        <w:t xml:space="preserve"> snowmelt provides flora and fauna with biologically available water and </w:t>
      </w:r>
      <w:r w:rsidR="00976082">
        <w:t xml:space="preserve">marks </w:t>
      </w:r>
      <w:r w:rsidR="00485EBF">
        <w:t>the beginning of the growing season.</w:t>
      </w:r>
      <w:r w:rsidR="00CD6AEC" w:rsidRPr="00CD6AEC">
        <w:t xml:space="preserve"> </w:t>
      </w:r>
      <w:r w:rsidR="00485EBF">
        <w:t xml:space="preserve">Like </w:t>
      </w:r>
      <w:r w:rsidR="00C13F30">
        <w:t xml:space="preserve">the other plants and animals in the Arctic, arthropods rely on flowing water for their very survival and, as such, are sensitive to the changes in their environment that signal the presence of flowing water. During the years between 1996 and 2005, the date of snowmelt has shifted by an average of 14.6 days. Tracking the shift in snowmelt date, 12 arthropod taxa have also shifted their date of emergence by 14.5 days during the same period </w:t>
      </w:r>
      <w:r w:rsidR="00C13F30">
        <w:fldChar w:fldCharType="begin" w:fldLock="1"/>
      </w:r>
      <w:r w:rsidR="00C13F30">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d" : { "date-parts" : [ [ "2007" ] ] }, "title" : "Rapid advancement of spring in the High Arctic", "type" : "article"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13F30">
        <w:fldChar w:fldCharType="separate"/>
      </w:r>
      <w:r w:rsidR="00C13F30" w:rsidRPr="00975D13">
        <w:rPr>
          <w:noProof/>
        </w:rPr>
        <w:t>(Høye et al. 2007)</w:t>
      </w:r>
      <w:r w:rsidR="00C13F30">
        <w:fldChar w:fldCharType="end"/>
      </w:r>
      <w:r w:rsidR="00C13F30">
        <w:t xml:space="preserve">. </w:t>
      </w:r>
      <w:r w:rsidR="00CD6AEC">
        <w:t>As</w:t>
      </w:r>
      <w:r w:rsidR="00BC7FB3">
        <w:t xml:space="preserve"> Arctic</w:t>
      </w:r>
      <w:r w:rsidR="00CD6AEC">
        <w:t xml:space="preserve"> temperatures warm,</w:t>
      </w:r>
      <w:r w:rsidR="00F15A03">
        <w:t xml:space="preserve"> snowmelt date will shift earlier into spring these arthropods will emerge earlier. This shift in phenology is likely unsustainable and will push these arthropods to the limits of their phenotypic and genotypic plasticity </w:t>
      </w:r>
      <w:r w:rsidR="00F15A03">
        <w:fldChar w:fldCharType="begin" w:fldLock="1"/>
      </w:r>
      <w:r w:rsidR="00F15A03">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d" : { "date-parts" : [ [ "2007" ] ] }, "title" : "Rapid advancement of spring in the High Arctic", "type" : "article"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F15A03">
        <w:fldChar w:fldCharType="separate"/>
      </w:r>
      <w:r w:rsidR="00F15A03" w:rsidRPr="00975D13">
        <w:rPr>
          <w:noProof/>
        </w:rPr>
        <w:t>(Høye et al. 2007)</w:t>
      </w:r>
      <w:r w:rsidR="00F15A03">
        <w:fldChar w:fldCharType="end"/>
      </w:r>
      <w:r w:rsidR="00F15A03">
        <w:t xml:space="preserve">. Eventually, these arthropods will fall out of synchrony with their environment, </w:t>
      </w:r>
      <w:r w:rsidR="00BC7FB3">
        <w:t xml:space="preserve">lose </w:t>
      </w:r>
      <w:r w:rsidR="003A6FFA">
        <w:t xml:space="preserve">access </w:t>
      </w:r>
      <w:r w:rsidR="00F15A03">
        <w:t xml:space="preserve">to </w:t>
      </w:r>
      <w:r w:rsidR="003A6FFA">
        <w:t>resources</w:t>
      </w:r>
      <w:r w:rsidR="00F15A03">
        <w:t xml:space="preserve"> and </w:t>
      </w:r>
      <w:r w:rsidR="00AB338F">
        <w:lastRenderedPageBreak/>
        <w:t xml:space="preserve">become </w:t>
      </w:r>
      <w:r w:rsidR="000D5369">
        <w:t>extinct</w:t>
      </w:r>
      <w:r w:rsidR="006133BC">
        <w:t xml:space="preserve">. </w:t>
      </w:r>
    </w:p>
    <w:p w14:paraId="05FAD54D" w14:textId="68008B8E" w:rsidR="00C2122A" w:rsidRDefault="00703AD6" w:rsidP="00DF3175">
      <w:pPr>
        <w:spacing w:line="480" w:lineRule="auto"/>
      </w:pPr>
      <w:r>
        <w:tab/>
        <w:t>As insects struggle to adjust to climate change,</w:t>
      </w:r>
      <w:r w:rsidR="005017CC">
        <w:t xml:space="preserve"> </w:t>
      </w:r>
      <w:r>
        <w:t>“win</w:t>
      </w:r>
      <w:r w:rsidR="00DF3175">
        <w:t>ners</w:t>
      </w:r>
      <w:r>
        <w:t xml:space="preserve">” </w:t>
      </w:r>
      <w:r w:rsidR="005F2D84">
        <w:t xml:space="preserve">will be </w:t>
      </w:r>
      <w:r w:rsidR="00DF3175">
        <w:t xml:space="preserve">the </w:t>
      </w:r>
      <w:r w:rsidR="005F2D84">
        <w:t xml:space="preserve">species best able to compensate for these changes </w:t>
      </w:r>
      <w:r w:rsidR="00DF3175">
        <w:t>either by rearranging their</w:t>
      </w:r>
      <w:r w:rsidR="005F2D84">
        <w:t xml:space="preserve"> spatial </w:t>
      </w:r>
      <w:r w:rsidR="00DF3175">
        <w:t xml:space="preserve">distribution or by adapting phenotypically to changes in their local environmental. </w:t>
      </w:r>
      <w:r w:rsidR="00F07FC8">
        <w:t xml:space="preserve">As </w:t>
      </w:r>
      <w:r w:rsidR="001E72D4">
        <w:t>favorabl</w:t>
      </w:r>
      <w:r w:rsidR="00F07FC8">
        <w:t>e habitat for temperate insects shift</w:t>
      </w:r>
      <w:r w:rsidR="003A6FFA">
        <w:t>s fa</w:t>
      </w:r>
      <w:r w:rsidR="00DD0FAB">
        <w:t>r</w:t>
      </w:r>
      <w:r w:rsidR="00F07FC8">
        <w:t xml:space="preserve">ther north, </w:t>
      </w:r>
      <w:r w:rsidR="001866FB">
        <w:t xml:space="preserve">the spatial distribution of </w:t>
      </w:r>
      <w:r w:rsidR="00F07FC8">
        <w:t xml:space="preserve">some insects will </w:t>
      </w:r>
      <w:r w:rsidR="001866FB">
        <w:t xml:space="preserve">track those </w:t>
      </w:r>
      <w:r w:rsidR="007F206C">
        <w:t>favorable</w:t>
      </w:r>
      <w:r w:rsidR="001866FB">
        <w:t xml:space="preserve"> temperatures and </w:t>
      </w:r>
      <w:r w:rsidR="007F206C">
        <w:t xml:space="preserve">their range will </w:t>
      </w:r>
      <w:r w:rsidR="001866FB">
        <w:t xml:space="preserve">shift poleward </w:t>
      </w:r>
      <w:r w:rsidR="001866FB">
        <w:fldChar w:fldCharType="begin" w:fldLock="1"/>
      </w:r>
      <w:r w:rsidR="001866FB">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1866FB">
        <w:fldChar w:fldCharType="separate"/>
      </w:r>
      <w:r w:rsidR="001866FB" w:rsidRPr="001866FB">
        <w:rPr>
          <w:noProof/>
        </w:rPr>
        <w:t>(Parmesan et al. 1999, Breed et al. 2012)</w:t>
      </w:r>
      <w:r w:rsidR="001866FB">
        <w:fldChar w:fldCharType="end"/>
      </w:r>
      <w:r w:rsidR="001866FB">
        <w:t xml:space="preserve">. </w:t>
      </w:r>
      <w:r w:rsidR="00D40D3B">
        <w:t>Shifting population ranges north</w:t>
      </w:r>
      <w:r w:rsidR="00A465DE">
        <w:t xml:space="preserve"> could be complimented by either a shrinking or stable southern boundary. </w:t>
      </w:r>
      <w:r w:rsidR="00D40D3B">
        <w:t>A</w:t>
      </w:r>
      <w:r w:rsidR="00A465DE">
        <w:t>cross the southern</w:t>
      </w:r>
      <w:r w:rsidR="00D40D3B">
        <w:t xml:space="preserve"> population</w:t>
      </w:r>
      <w:r w:rsidR="00A465DE">
        <w:t xml:space="preserve"> range, some insect</w:t>
      </w:r>
      <w:r w:rsidR="00D40D3B">
        <w:t>s</w:t>
      </w:r>
      <w:r w:rsidR="00A465DE">
        <w:t xml:space="preserve"> will be unable to </w:t>
      </w:r>
      <w:r w:rsidR="00D40D3B">
        <w:t xml:space="preserve">colonize </w:t>
      </w:r>
      <w:r w:rsidR="00A465DE">
        <w:t xml:space="preserve">these warmer </w:t>
      </w:r>
      <w:r w:rsidR="00D40D3B">
        <w:t>will</w:t>
      </w:r>
      <w:r w:rsidR="00EA503D">
        <w:t xml:space="preserve"> die</w:t>
      </w:r>
      <w:r w:rsidR="00DF3175">
        <w:t>,</w:t>
      </w:r>
      <w:r w:rsidR="00EA503D">
        <w:t xml:space="preserve"> thus</w:t>
      </w:r>
      <w:r w:rsidR="008C297E">
        <w:t xml:space="preserve"> shrinking t</w:t>
      </w:r>
      <w:r w:rsidR="00EA503D">
        <w:t>he distribution of insects along the southern</w:t>
      </w:r>
      <w:r w:rsidR="008C297E">
        <w:t xml:space="preserve"> </w:t>
      </w:r>
      <w:r w:rsidR="00A465DE">
        <w:t>boundary</w:t>
      </w:r>
      <w:r w:rsidR="008C297E">
        <w:t>.</w:t>
      </w:r>
      <w:r w:rsidR="00EA503D">
        <w:t xml:space="preserve"> </w:t>
      </w:r>
      <w:r w:rsidR="002C1F3E">
        <w:t xml:space="preserve">Still, some insect populations could be phenotypically </w:t>
      </w:r>
      <w:r w:rsidR="00EA503D">
        <w:t>varied</w:t>
      </w:r>
      <w:r w:rsidR="00392CD2">
        <w:t xml:space="preserve"> enough to compensate for the increased temperatures and will continue to survive </w:t>
      </w:r>
      <w:r w:rsidR="001866FB">
        <w:fldChar w:fldCharType="begin" w:fldLock="1"/>
      </w:r>
      <w:r w:rsidR="00A6314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1866FB">
        <w:fldChar w:fldCharType="separate"/>
      </w:r>
      <w:r w:rsidR="001866FB" w:rsidRPr="001866FB">
        <w:rPr>
          <w:noProof/>
        </w:rPr>
        <w:t>(Parmesan et al. 1999)</w:t>
      </w:r>
      <w:r w:rsidR="001866FB">
        <w:fldChar w:fldCharType="end"/>
      </w:r>
      <w:r w:rsidR="001866FB">
        <w:t xml:space="preserve">. </w:t>
      </w:r>
      <w:r w:rsidR="00154AF3">
        <w:t>In Europe,</w:t>
      </w:r>
      <w:r w:rsidR="00384794">
        <w:t xml:space="preserve"> this has been observed in 35 species of non-migratory butterfly species. Of these </w:t>
      </w:r>
      <w:r w:rsidR="00154AF3">
        <w:t>butterflies, 63% are observed to have shifted their range northward and 3% shifted their range south</w:t>
      </w:r>
      <w:r w:rsidR="00392CD2">
        <w:t xml:space="preserve"> </w:t>
      </w:r>
      <w:r w:rsidR="000E5425">
        <w:fldChar w:fldCharType="begin" w:fldLock="1"/>
      </w:r>
      <w:r w:rsidR="007A2D48">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0E5425">
        <w:fldChar w:fldCharType="separate"/>
      </w:r>
      <w:r w:rsidR="000E5425" w:rsidRPr="000E5425">
        <w:rPr>
          <w:noProof/>
        </w:rPr>
        <w:t>(Parmesan et al. 1999)</w:t>
      </w:r>
      <w:r w:rsidR="000E5425">
        <w:fldChar w:fldCharType="end"/>
      </w:r>
      <w:r w:rsidR="00154AF3">
        <w:t xml:space="preserve">. </w:t>
      </w:r>
      <w:r w:rsidR="00384794">
        <w:t>While s</w:t>
      </w:r>
      <w:r w:rsidR="00216D46">
        <w:t xml:space="preserve">patial redistribution through </w:t>
      </w:r>
      <w:r w:rsidR="00384794">
        <w:t xml:space="preserve">range shifting does </w:t>
      </w:r>
      <w:r w:rsidR="0021727C">
        <w:t xml:space="preserve">function </w:t>
      </w:r>
      <w:r w:rsidR="00384794">
        <w:t xml:space="preserve">to reduce the impact of climate change on </w:t>
      </w:r>
      <w:r w:rsidR="00C2122A">
        <w:t xml:space="preserve">insect </w:t>
      </w:r>
      <w:r w:rsidR="00384794">
        <w:t xml:space="preserve">populations, </w:t>
      </w:r>
      <w:r w:rsidR="00620A09">
        <w:t xml:space="preserve">these shifts in </w:t>
      </w:r>
      <w:r w:rsidR="00C2122A">
        <w:t xml:space="preserve">spatial </w:t>
      </w:r>
      <w:r w:rsidR="00384794">
        <w:t>distribution can</w:t>
      </w:r>
      <w:r w:rsidR="00620A09">
        <w:t xml:space="preserve"> also</w:t>
      </w:r>
      <w:r w:rsidR="00216D46">
        <w:t xml:space="preserve"> be a highly disruptive for</w:t>
      </w:r>
      <w:r w:rsidR="003B7B43">
        <w:t>ce</w:t>
      </w:r>
      <w:r w:rsidR="00620A09">
        <w:t>.</w:t>
      </w:r>
      <w:r w:rsidR="00C2122A">
        <w:t xml:space="preserve"> </w:t>
      </w:r>
      <w:r w:rsidR="000A490E">
        <w:t>Agricultural systems</w:t>
      </w:r>
      <w:r w:rsidR="00392CD2">
        <w:t xml:space="preserve"> are now under pressure from insect pests and are especially susceptible to shifts population distributions.</w:t>
      </w:r>
      <w:r w:rsidR="000A490E">
        <w:t xml:space="preserve"> </w:t>
      </w:r>
      <w:r w:rsidR="00392CD2">
        <w:t>T</w:t>
      </w:r>
      <w:r w:rsidR="000A490E">
        <w:t xml:space="preserve">hese </w:t>
      </w:r>
      <w:r w:rsidR="00392CD2">
        <w:t xml:space="preserve">systems could be </w:t>
      </w:r>
      <w:r w:rsidR="00E83E67">
        <w:t>additionally</w:t>
      </w:r>
      <w:r w:rsidR="00392CD2">
        <w:t xml:space="preserve"> stressed</w:t>
      </w:r>
      <w:r>
        <w:t xml:space="preserve"> </w:t>
      </w:r>
      <w:r w:rsidR="00392CD2">
        <w:t xml:space="preserve">if insect pest populations push new pests into established systems. </w:t>
      </w:r>
      <w:r w:rsidR="00E83E67">
        <w:t>Damage to plants by established pest</w:t>
      </w:r>
      <w:r w:rsidR="00392CD2">
        <w:t xml:space="preserve"> populations and shifted populations </w:t>
      </w:r>
      <w:r w:rsidR="00E83E67">
        <w:t xml:space="preserve">would </w:t>
      </w:r>
      <w:r w:rsidR="00392CD2">
        <w:t>lead to an increased use of che</w:t>
      </w:r>
      <w:r w:rsidR="00E83E67">
        <w:t>mical pesticides, reduced crop yields and further destabilize national food security.</w:t>
      </w:r>
      <w:r w:rsidR="000A490E">
        <w:t xml:space="preserve"> </w:t>
      </w:r>
    </w:p>
    <w:p w14:paraId="4B369DCA" w14:textId="25BE9AF7" w:rsidR="00C2122A" w:rsidRDefault="002C1F3E" w:rsidP="00FE64AE">
      <w:pPr>
        <w:spacing w:line="480" w:lineRule="auto"/>
        <w:ind w:firstLine="720"/>
      </w:pPr>
      <w:r>
        <w:lastRenderedPageBreak/>
        <w:t xml:space="preserve">Phenotypic plasticity </w:t>
      </w:r>
      <w:r w:rsidR="00C2122A">
        <w:t xml:space="preserve">Those insects that are successful in shifting poleward </w:t>
      </w:r>
      <w:r w:rsidR="00620A09">
        <w:t xml:space="preserve">Invading insects that are successful at increasing the northern range boundary do so at the expense of the endemic </w:t>
      </w:r>
      <w:r w:rsidR="00F07FC8">
        <w:t xml:space="preserve">plant and insect populations </w:t>
      </w:r>
      <w:r w:rsidR="00620A09">
        <w:t xml:space="preserve">already occupying that </w:t>
      </w:r>
      <w:r w:rsidR="00F07FC8">
        <w:t>location</w:t>
      </w:r>
      <w:r w:rsidR="00620A09">
        <w:t>.</w:t>
      </w:r>
      <w:r w:rsidR="00534F29">
        <w:t xml:space="preserve"> </w:t>
      </w:r>
    </w:p>
    <w:p w14:paraId="00478716" w14:textId="05B6A723" w:rsidR="00C235F5" w:rsidRDefault="00E83A78" w:rsidP="000D5369">
      <w:pPr>
        <w:spacing w:line="480" w:lineRule="auto"/>
        <w:ind w:firstLine="720"/>
      </w:pPr>
      <w:r>
        <w:t xml:space="preserve">Alternatively, insect populations could respond to climate change by adapting to the local changes in their environment through </w:t>
      </w:r>
      <w:r w:rsidR="00BA6C16">
        <w:t xml:space="preserve">phenotypic </w:t>
      </w:r>
      <w:r w:rsidR="00FD1A33">
        <w:t>plasticit</w:t>
      </w:r>
      <w:r w:rsidR="0080022F">
        <w:t>y</w:t>
      </w:r>
      <w:r>
        <w:t>.</w:t>
      </w:r>
      <w:r w:rsidR="00BA6C16">
        <w:t xml:space="preserve"> </w:t>
      </w:r>
      <w:r w:rsidR="0080022F">
        <w:t xml:space="preserve">Phenotypic plasticity </w:t>
      </w:r>
      <w:r w:rsidR="00BA6C16">
        <w:t xml:space="preserve">Organisms that are phenotypically plastic, that is the ratio of average fitness to Phenotypic plasticity increases an organisms ability to compensate for changes in its environment by way of genetic or phenotypic variation </w:t>
      </w:r>
      <w:r w:rsidR="00BA6C16">
        <w:fldChar w:fldCharType="begin" w:fldLock="1"/>
      </w:r>
      <w:r w:rsidR="00BA6C16">
        <w:instrText>ADDIN CSL_CITATION { "citationItems" : [ { "id" : "ITEM-1", "itemData" : { "abstract" : "Variable growth and development were imposed on the pitcher-plant mosquito, Wyeomyia Smithii, to test whether the initiation of metamorphosis was determined early in larval life or remained flexible throughout development. Like anurans, larval W. smithii are specialized for a suspension-feeding way of life and they metamorphose into dispersing, reproductive adults. We therefore used models originally formulated in an amphibian context to examine the effects of modified larval growth on the triggering of metamorphosis and then used our results to reexamine metamorphosis in amphibians. Response to enhanced and decreased food regimens showed that larval growth during the first two (of four) instars affected both the time to and mass at metamorphosis. The major effects of developmental inertia are prominent for about one to two instars and then abate, but do not necessarily disappear, with each succeeding instar Despite evidence for developmental inertia in W. smithii, experiments transferring larvae from high food to starvation show that the physiological commitment to undergo metamorphosis does not take place until the last (fourth) instar and that nonzero growth during the last instar is required to trigger metamorphosis. All amphibian models for the initiation of metamorphosis involve the effects of rates: developmental rate and past or present growth rates. In W. smithii, there is no primacy of developmental rate and low growth rate does not stimulate metamorphosis of larvae having attained the minimum mass required for metamorphosis. An insect-derived model involving the effects of size-specific growth increments is more consistent than any amphibian model with our results in W. smithii Testing the reciprocal ability of the insect model to predict amphibian metamorphosis is not possible with current data, because no study has considered zero growth in amphibians to identify the transition from growth-dependent to growth-independent development leading to metamorphosis. This transition marks the irrevocable commitment of the organism to an ontogenetic niche shift from an aquatic larva to a terrestrial, dispersing, and reproducing adult. Identifying the proximal causes of this mechanism is fundamental to understanding how flexible growth and ontogeny of complex life cycles have adapted to variable larval environments.", "author" : [ { "dropping-particle" : "", "family" : "Bradshaw", "given" : "William E", "non-dropping-particle" : "", "parse-names" : false, "suffix" : "" }, { "dropping-particle" : "", "family" : "Johnson", "given" : "Kevin", "non-dropping-particle" : "", "parse-names" : false, "suffix" : "" } ], "container-title" : "Ecology", "id" : "ITEM-1", "issue" : "7", "issued" : { "date-parts" : [ [ "2014" ] ] }, "page" : "2055-2065", "title" : "Initiation of Metamorphosis in the Pitcher-Plant Mosquito : Effects of Larval Growth History INITIATION OF METAMORPHOSIS IN THE PITCHER-PLANT MOSQUITO : EFFECTS OF LARVAL GROWTH HISTORY '", "type" : "article-journal", "volume" : "76" }, "uris" : [ "http://www.mendeley.com/documents/?uuid=41ce1129-85ff-456a-9167-14033b686306" ] }, { "id" : "ITEM-2", "itemData" : { "DOI" : "10.1098/rspb.2007.0997", "ISBN" : "0962-8452", "ISSN" : "0962-8452", "PMID" : "18211875", "abstract" : "http://www.pubmedcentral.nih.gov/articlerender.fcgi?artid=2409451&amp;tool=pmcentrez&amp;rendertype=abstract\\nhttp://rspb.royalsocietypublishing.org/content/275/1635/649.short", "author" : [ { "dropping-particle" : "", "family" : "Visser", "given" : "M. E", "non-dropping-particle" : "", "parse-names" : false, "suffix" : "" } ], "container-title" : "Proceedings of the Royal Society B: Biological Sciences", "id" : "ITEM-2", "issue" : "1635", "issued" : { "date-parts" : [ [ "2008" ] ] }, "page" : "649-659", "title" : "Keeping up with a warming world; assessing the rate of adaptation to climate change", "type" : "article-journal", "volume" : "275" }, "uris" : [ "http://www.mendeley.com/documents/?uuid=62a3505c-3c0c-4306-9861-fb7cb49d15b7" ] } ], "mendeley" : { "formattedCitation" : "(Visser 2008, Bradshaw and Johnson 2014)", "plainTextFormattedCitation" : "(Visser 2008, Bradshaw and Johnson 2014)", "previouslyFormattedCitation" : "(Visser 2008, Bradshaw and Johnson 2014)" }, "properties" : { "noteIndex" : 0 }, "schema" : "https://github.com/citation-style-language/schema/raw/master/csl-citation.json" }</w:instrText>
      </w:r>
      <w:r w:rsidR="00BA6C16">
        <w:fldChar w:fldCharType="separate"/>
      </w:r>
      <w:r w:rsidR="00BA6C16" w:rsidRPr="00E8165C">
        <w:rPr>
          <w:noProof/>
        </w:rPr>
        <w:t>(Visser 2008, Bradshaw and Johnson 2014)</w:t>
      </w:r>
      <w:r w:rsidR="00BA6C16">
        <w:fldChar w:fldCharType="end"/>
      </w:r>
      <w:r w:rsidR="00BA6C16">
        <w:t>.</w:t>
      </w:r>
    </w:p>
    <w:p w14:paraId="7B19978D" w14:textId="52393065" w:rsidR="008924C6" w:rsidRPr="00FA6B30" w:rsidRDefault="00FA6B30" w:rsidP="00AD356D">
      <w:pPr>
        <w:spacing w:line="480" w:lineRule="auto"/>
      </w:pPr>
      <w:r>
        <w:t xml:space="preserve">Organisms that </w:t>
      </w:r>
    </w:p>
    <w:p w14:paraId="72DD166D" w14:textId="565268B3" w:rsidR="00AD356D" w:rsidRDefault="00AD356D" w:rsidP="00AD356D">
      <w:pPr>
        <w:spacing w:line="480" w:lineRule="auto"/>
      </w:pPr>
      <w:r>
        <w:t xml:space="preserve">there is a </w:t>
      </w:r>
      <w:proofErr w:type="spellStart"/>
      <w:r>
        <w:t>trade off</w:t>
      </w:r>
      <w:proofErr w:type="spellEnd"/>
      <w:r>
        <w:t xml:space="preserve"> between average fitness and variance of fitness.  higher levels of phenotypic or genotypic plasticity, they </w:t>
      </w:r>
      <w:r w:rsidR="001E72D4">
        <w:t>could</w:t>
      </w:r>
      <w:r>
        <w:t xml:space="preserve"> compensate for changes in their environment. Winning in a warming climate requires that organisms adapt to the changing climate. </w:t>
      </w:r>
      <w:proofErr w:type="spellStart"/>
      <w:r>
        <w:t>Adaptating</w:t>
      </w:r>
      <w:proofErr w:type="spellEnd"/>
      <w:r>
        <w:t xml:space="preserve"> to a changing climate can be accomplished ecologically or physiologically. Organisms able to adjust to a changing climate in an ecological context could experience changes in their migration patterns or changes in the distribution on their range poleward. These types of shifts in range distribution  </w:t>
      </w:r>
      <w:r>
        <w:fldChar w:fldCharType="begin" w:fldLock="1"/>
      </w:r>
      <w: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fldChar w:fldCharType="separate"/>
      </w:r>
      <w:r w:rsidRPr="003F69F8">
        <w:rPr>
          <w:noProof/>
        </w:rPr>
        <w:t>(Parmesan et al. 1999)</w:t>
      </w:r>
      <w:r>
        <w:fldChar w:fldCharType="end"/>
      </w:r>
    </w:p>
    <w:p w14:paraId="26B24710" w14:textId="0AB0DB72" w:rsidR="00AD356D" w:rsidRDefault="00AD356D" w:rsidP="00AD356D">
      <w:pPr>
        <w:spacing w:line="480" w:lineRule="auto"/>
      </w:pPr>
      <w:r>
        <w:t>shift their distribution of phenotypes. Modeling organismal fitness in the context of a changing climate could be understood usin</w:t>
      </w:r>
      <w:r w:rsidR="00D51C18">
        <w:t>g</w:t>
      </w:r>
      <w:r>
        <w:t xml:space="preserve"> the context of a changing climate, </w:t>
      </w:r>
      <w:proofErr w:type="gramStart"/>
      <w:r>
        <w:t>This</w:t>
      </w:r>
      <w:proofErr w:type="gramEnd"/>
      <w:r>
        <w:t xml:space="preserve"> shift in phenotype distribution will have </w:t>
      </w:r>
      <w:proofErr w:type="spellStart"/>
      <w:r>
        <w:t>a</w:t>
      </w:r>
      <w:proofErr w:type="spellEnd"/>
      <w:r>
        <w:t xml:space="preserve"> increase in fitness when compared to the original distribution of phenotypes. The rate at which this shift in phenotype distribution occurs is the Plasticity is the rate that this shift towards an increase in average fitness occurs</w:t>
      </w:r>
    </w:p>
    <w:p w14:paraId="205D0735" w14:textId="77777777" w:rsidR="00AD356D" w:rsidRDefault="00AD356D" w:rsidP="00AD356D">
      <w:pPr>
        <w:spacing w:line="480" w:lineRule="auto"/>
      </w:pPr>
    </w:p>
    <w:p w14:paraId="2BEA404A" w14:textId="77777777" w:rsidR="00AD356D" w:rsidRDefault="00AD356D" w:rsidP="00AD356D">
      <w:pPr>
        <w:spacing w:line="480" w:lineRule="auto"/>
      </w:pPr>
      <w:r>
        <w:t xml:space="preserve">The average temperature increases in a product of the increases in seasonal temperatures higher temperatures Higher temperature trends are also mirrored within seasons.  of higher temperatures is also represented within seasons. As annual temperatures rise, seasonal temperatures are rising </w:t>
      </w:r>
    </w:p>
    <w:p w14:paraId="54B12E06" w14:textId="77777777" w:rsidR="00AD356D" w:rsidRDefault="00AD356D" w:rsidP="00AD356D">
      <w:pPr>
        <w:spacing w:line="480" w:lineRule="auto"/>
      </w:pPr>
    </w:p>
    <w:p w14:paraId="2C3F7F89" w14:textId="1680505F" w:rsidR="00AD356D" w:rsidRPr="003B7B43" w:rsidRDefault="00AD356D" w:rsidP="00AD356D">
      <w:pPr>
        <w:spacing w:line="480" w:lineRule="auto"/>
        <w:rPr>
          <w:b/>
        </w:rPr>
      </w:pPr>
      <w:r w:rsidRPr="00C3271A">
        <w:rPr>
          <w:highlight w:val="yellow"/>
        </w:rPr>
        <w:t>Using these seasonal cues, insects have synchronized their life history such that they are able to take advantage of seasonally available resources and avoid seasons when those resources are unavailable.</w:t>
      </w:r>
      <w:r>
        <w:t xml:space="preserve"> Understanding the effect of climate change on insect life histories has direct implications for insect pest management and food security. The consequence of these interactions, between climate change and the physiological response of insects, presents an interesting opportunity for scientific investigation, the results of which is of great importance as our nation and the world becomes more populated. </w:t>
      </w:r>
    </w:p>
    <w:p w14:paraId="5315F7E3" w14:textId="77777777" w:rsidR="00C235F5" w:rsidRDefault="00C235F5" w:rsidP="00384794">
      <w:pPr>
        <w:spacing w:line="480" w:lineRule="auto"/>
      </w:pPr>
    </w:p>
    <w:p w14:paraId="0CD38F58" w14:textId="50DF1D6B" w:rsidR="00AE42ED" w:rsidRDefault="00384794" w:rsidP="00384794">
      <w:pPr>
        <w:spacing w:line="480" w:lineRule="auto"/>
      </w:pPr>
      <w:r>
        <w:t>In agricultural systems, inv</w:t>
      </w:r>
      <w:r w:rsidR="00620A09">
        <w:t>ading</w:t>
      </w:r>
      <w:r w:rsidR="00372031">
        <w:t xml:space="preserve"> pest</w:t>
      </w:r>
      <w:r w:rsidR="00620A09">
        <w:t xml:space="preserve"> insects</w:t>
      </w:r>
      <w:r w:rsidR="0046643A">
        <w:t xml:space="preserve"> and less predictable climate</w:t>
      </w:r>
      <w:r w:rsidR="00372031">
        <w:t xml:space="preserve"> during crop growing seasons can devastate crop</w:t>
      </w:r>
      <w:r w:rsidR="0046643A">
        <w:t xml:space="preserve"> yields. Increases in pest pressure Increasing the pest pressure to important agricultural commodities increases the production cost. These Higher than average temperatures can lead to increased feeding, mating, and generation output. </w:t>
      </w:r>
      <w:r w:rsidR="0046643A" w:rsidRPr="0046643A">
        <w:rPr>
          <w:highlight w:val="yellow"/>
        </w:rPr>
        <w:t>(</w:t>
      </w:r>
      <w:r w:rsidR="0046643A">
        <w:rPr>
          <w:highlight w:val="yellow"/>
        </w:rPr>
        <w:t>example in corn</w:t>
      </w:r>
      <w:r w:rsidR="0046643A" w:rsidRPr="0046643A">
        <w:rPr>
          <w:highlight w:val="yellow"/>
        </w:rPr>
        <w:t>)</w:t>
      </w:r>
      <w:r w:rsidR="0046643A">
        <w:t xml:space="preserve"> With climate being unpredictable and allow some insect pests to produce more generations during the season and Crop pests are able to produce more generations </w:t>
      </w:r>
      <w:r w:rsidR="00372031">
        <w:t xml:space="preserve">not only extend the growing season for plants it also extend </w:t>
      </w:r>
      <w:proofErr w:type="gramStart"/>
      <w:r w:rsidR="00372031">
        <w:t>the  amplify</w:t>
      </w:r>
      <w:proofErr w:type="gramEnd"/>
      <w:r w:rsidR="00372031">
        <w:t xml:space="preserve"> the destructive effects of insect </w:t>
      </w:r>
      <w:proofErr w:type="spellStart"/>
      <w:r w:rsidR="00372031">
        <w:t>pestscan</w:t>
      </w:r>
      <w:proofErr w:type="spellEnd"/>
      <w:r w:rsidR="00372031">
        <w:t xml:space="preserve"> </w:t>
      </w:r>
      <w:r w:rsidR="00620A09">
        <w:t xml:space="preserve"> </w:t>
      </w:r>
      <w:r w:rsidR="00620A09">
        <w:lastRenderedPageBreak/>
        <w:t xml:space="preserve">is amplified and </w:t>
      </w:r>
      <w:r>
        <w:t xml:space="preserve">insect move into new regions or as  </w:t>
      </w:r>
      <w:r w:rsidR="003B7B43">
        <w:t xml:space="preserve"> especially those invasions that hold ecological or agricultural importance. </w:t>
      </w:r>
      <w:r w:rsidR="003B7B43" w:rsidRPr="009F2040">
        <w:rPr>
          <w:highlight w:val="yellow"/>
        </w:rPr>
        <w:t>(define invasions in significant terms and provide an agricultural example in corn).</w:t>
      </w:r>
      <w:r w:rsidR="003B7B43">
        <w:t xml:space="preserve"> </w:t>
      </w:r>
      <w:r>
        <w:t xml:space="preserve">The largest threat posed by corn insect pests is in part a function of population turnover. Tracking hospitable climates through shifts in population </w:t>
      </w:r>
      <w:r w:rsidR="00EA008E">
        <w:t>range boundaries or adjusting to local temperatures physiologically by phenotypic plasticity are strategies employed by both migratory a</w:t>
      </w:r>
      <w:r w:rsidR="007A2D48">
        <w:t xml:space="preserve">nd non-migratory insect species </w:t>
      </w:r>
      <w:r w:rsidR="007A2D48">
        <w:fldChar w:fldCharType="begin" w:fldLock="1"/>
      </w:r>
      <w:r w:rsidR="007A2D48">
        <w:instrText>ADDIN CSL_CITATION { "citationItems" : [ { "id" : "ITEM-1", "itemData" : { "DOI" : "10.1242/jeb.037473", "ISBN" : "0022-0949", "ISSN" : "0022-0949", "PMID" : "20190116", "abstract" : "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author" : [ { "dropping-particle" : "", "family" : "Somero", "given" : "G. N.", "non-dropping-particle" : "", "parse-names" : false, "suffix" : "" } ], "container-title" : "Journal of Experimental Biology", "id" : "ITEM-1", "issue" : "6", "issued" : { "date-parts" : [ [ "2010" ] ] }, "page" : "912-920", "title" : "The physiology of climate change: how potentials for acclimatization and genetic adaptation will determine 'winners' and 'losers'", "type" : "article-journal", "volume" : "213" }, "uris" : [ "http://www.mendeley.com/documents/?uuid=b7928b30-1928-3afc-bcd8-89aafe1e112e" ] } ], "mendeley" : { "formattedCitation" : "(Somero 2010)", "plainTextFormattedCitation" : "(Somero 2010)", "previouslyFormattedCitation" : "(Somero 2010)" }, "properties" : { "noteIndex" : 0 }, "schema" : "https://github.com/citation-style-language/schema/raw/master/csl-citation.json" }</w:instrText>
      </w:r>
      <w:r w:rsidR="007A2D48">
        <w:fldChar w:fldCharType="separate"/>
      </w:r>
      <w:r w:rsidR="007A2D48" w:rsidRPr="007A2D48">
        <w:rPr>
          <w:noProof/>
        </w:rPr>
        <w:t>(Somero 2010)</w:t>
      </w:r>
      <w:r w:rsidR="007A2D48">
        <w:fldChar w:fldCharType="end"/>
      </w:r>
      <w:r w:rsidR="00EA008E">
        <w:t>.</w:t>
      </w:r>
      <w:r>
        <w:t xml:space="preserve"> However the degree to which these types of adaptations are possible hinges upon the range of phenotypic plasticity. </w:t>
      </w:r>
      <w:r w:rsidR="003B7B43">
        <w:t xml:space="preserve">The ability of an insect to adapt to changing climates is limited by its phenotype. </w:t>
      </w:r>
      <w:r w:rsidR="00154AF3">
        <w:t xml:space="preserve">Further, insects that are most vulnerable to extinction are those whose life histories and resource requirements are hyper-specialized. </w:t>
      </w:r>
    </w:p>
    <w:p w14:paraId="2B2ED699" w14:textId="77777777" w:rsidR="00AE42ED" w:rsidRDefault="00AE42ED" w:rsidP="00771A80">
      <w:pPr>
        <w:tabs>
          <w:tab w:val="left" w:pos="3060"/>
        </w:tabs>
        <w:spacing w:line="480" w:lineRule="auto"/>
      </w:pPr>
    </w:p>
    <w:p w14:paraId="3EEB64D4" w14:textId="77777777" w:rsidR="000E3D13" w:rsidRDefault="00154AF3" w:rsidP="00771A80">
      <w:pPr>
        <w:tabs>
          <w:tab w:val="left" w:pos="3060"/>
        </w:tabs>
        <w:spacing w:line="480" w:lineRule="auto"/>
      </w:pPr>
      <w:r>
        <w:t xml:space="preserve"> </w:t>
      </w:r>
      <w:r w:rsidR="003B7B43">
        <w:t>Insects can either adapt to th</w:t>
      </w:r>
      <w:r w:rsidR="00252436">
        <w:t>e</w:t>
      </w:r>
      <w:r w:rsidR="003B7B43">
        <w:t xml:space="preserve">se changes and </w:t>
      </w:r>
      <w:proofErr w:type="gramStart"/>
      <w:r w:rsidR="000E3D13">
        <w:t>As</w:t>
      </w:r>
      <w:proofErr w:type="gramEnd"/>
      <w:r w:rsidR="000E3D13">
        <w:t xml:space="preserve"> seasons change from summer to winter, hours of day light decrease. Changes in daylight hours have been associated with shifting seasons for centuries and insects have used thes</w:t>
      </w:r>
      <w:r w:rsidR="00252436">
        <w:t xml:space="preserve">e seasonal cues as proxies for </w:t>
      </w:r>
      <w:r w:rsidR="000E3D13">
        <w:t xml:space="preserve">seasonal resource depletion. The interaction between climate change and insect physiology can be estimated by understanding the correlation between </w:t>
      </w:r>
      <w:proofErr w:type="spellStart"/>
      <w:r w:rsidR="000E3D13">
        <w:t>latidunal</w:t>
      </w:r>
      <w:proofErr w:type="spellEnd"/>
      <w:r w:rsidR="000E3D13">
        <w:t xml:space="preserve"> changes in temperature, photoperiod, and how insect respond to these changes physiologically. Because photoperiod is annually consistent, organisms rely on this abiotic factor to influence physiological changes in preparation for seasonal changes in resources. The pattern of photoperiod is regular and </w:t>
      </w:r>
      <w:proofErr w:type="spellStart"/>
      <w:r w:rsidR="000E3D13">
        <w:t>predictble</w:t>
      </w:r>
      <w:proofErr w:type="spellEnd"/>
      <w:r w:rsidR="000E3D13">
        <w:t xml:space="preserve"> across latitudes. Ecologically, this regular pattern in changes in daylight hours sets up predictable species gradients (clines). Species of insects that inhabit different clines,  </w:t>
      </w:r>
    </w:p>
    <w:p w14:paraId="6787EA29" w14:textId="77777777" w:rsidR="003B7B43" w:rsidRPr="0021727C" w:rsidRDefault="000E3D13" w:rsidP="000E3D13">
      <w:pPr>
        <w:spacing w:line="480" w:lineRule="auto"/>
        <w:rPr>
          <w:b/>
        </w:rPr>
      </w:pPr>
      <w:r>
        <w:lastRenderedPageBreak/>
        <w:t>Insects monitor these external conditions and predicate life history decisions upon these cues. In preparation for the seasonal shifts, insects see changes in their metabolism, rate of development and metamorphosis. Generally insect suppress the rate of their metabolism and development to conserve energy during this stressful period.</w:t>
      </w:r>
    </w:p>
    <w:p w14:paraId="642F1C3B" w14:textId="77777777" w:rsidR="00202564" w:rsidRDefault="00202564">
      <w:pPr>
        <w:spacing w:line="480" w:lineRule="auto"/>
        <w:rPr>
          <w:b/>
        </w:rPr>
      </w:pPr>
    </w:p>
    <w:p w14:paraId="1E2B61FB" w14:textId="77777777" w:rsidR="00FE64AE" w:rsidRDefault="001E72D4" w:rsidP="00FE64AE">
      <w:pPr>
        <w:spacing w:line="480" w:lineRule="auto"/>
      </w:pPr>
      <w:r>
        <w:t xml:space="preserve">Populations are expected to rise from the 321.2 million to 398.3 million people here in the United States </w:t>
      </w:r>
      <w:r w:rsidR="00CA5BAD">
        <w:fldChar w:fldCharType="begin" w:fldLock="1"/>
      </w:r>
      <w:r w:rsidR="00EC435C">
        <w:instrText>ADDIN CSL_CITATION { "citationItems" : [ { "id" : "ITEM-1", "itemData" : { "DOI" : "10.2307/1972177", "ISBN" : "9789211514315", "ISSN" : "00987921", "abstract" : "Publications and reports on population trends all around the world. Very helpful for looking at the bigger picture. Sub sections include education, migration, and race/ethnicity.", "author" : [ { "dropping-particle" : "", "family" : "POPULATION REFERENCE BUREAU", "given" : "", "non-dropping-particle" : "", "parse-names" : false, "suffix" : "" } ], "container-title" : "2015 World Population Data Sheet", "id" : "ITEM-1", "issued" : { "date-parts" : [ [ "2015" ] ] }, "page" : "23", "title" : "World Population Data Sheet", "type" : "article-journal" }, "uris" : [ "http://www.mendeley.com/documents/?uuid=1e4d7de4-7f38-3915-9245-2a0893e4fe1d" ] } ], "mendeley" : { "formattedCitation" : "(POPULATION REFERENCE BUREAU 2015)", "plainTextFormattedCitation" : "(POPULATION REFERENCE BUREAU 2015)", "previouslyFormattedCitation" : "(POPULATION REFERENCE BUREAU 2015)" }, "properties" : { "noteIndex" : 0 }, "schema" : "https://github.com/citation-style-language/schema/raw/master/csl-citation.json" }</w:instrText>
      </w:r>
      <w:r w:rsidR="00CA5BAD">
        <w:fldChar w:fldCharType="separate"/>
      </w:r>
      <w:r w:rsidR="00CA5BAD" w:rsidRPr="00CA5BAD">
        <w:rPr>
          <w:noProof/>
        </w:rPr>
        <w:t>(POPULATION REFERENCE BUREAU 2015</w:t>
      </w:r>
      <w:bookmarkStart w:id="0" w:name="_GoBack"/>
      <w:bookmarkEnd w:id="0"/>
      <w:r w:rsidR="00CA5BAD" w:rsidRPr="00CA5BAD">
        <w:rPr>
          <w:noProof/>
        </w:rPr>
        <w:t>)</w:t>
      </w:r>
      <w:r w:rsidR="00CA5BAD">
        <w:fldChar w:fldCharType="end"/>
      </w:r>
      <w:r>
        <w:t>. Farmers depend on the predictive nature of these seasonal cues to determine when to plant, chemically treat, and harvest their field crops to meet the food demand of the nation.</w:t>
      </w:r>
      <w:r w:rsidR="00FE64AE">
        <w:t xml:space="preserve"> </w:t>
      </w:r>
      <w:r w:rsidR="00FE64AE">
        <w:t xml:space="preserve">As temperatures warm, insect pests are expected to respond with increased growth rates, longer seasons, and increases in populations. These additional factors will stress an already stressed system and managing the effects of these pressures will necessitate the use of more chemical pesticides and result in increased crop losses. </w:t>
      </w:r>
    </w:p>
    <w:p w14:paraId="16C8C5F1" w14:textId="1C4BACA8" w:rsidR="001E72D4" w:rsidRDefault="001E72D4">
      <w:pPr>
        <w:spacing w:line="480" w:lineRule="auto"/>
        <w:rPr>
          <w:b/>
        </w:rPr>
      </w:pPr>
    </w:p>
    <w:p w14:paraId="2F5E5EA8" w14:textId="77777777" w:rsidR="001E72D4" w:rsidRDefault="001E72D4">
      <w:pPr>
        <w:spacing w:line="480" w:lineRule="auto"/>
        <w:rPr>
          <w:b/>
        </w:rPr>
      </w:pPr>
    </w:p>
    <w:p w14:paraId="7E5AEE81" w14:textId="77777777" w:rsidR="00202564" w:rsidRDefault="00202564">
      <w:pPr>
        <w:spacing w:line="480" w:lineRule="auto"/>
        <w:rPr>
          <w:b/>
        </w:rPr>
      </w:pPr>
      <w:r>
        <w:rPr>
          <w:b/>
        </w:rPr>
        <w:t>Dormancy Adaptations</w:t>
      </w:r>
    </w:p>
    <w:p w14:paraId="017CBA5C" w14:textId="0DF0DFDD" w:rsidR="000E3D13" w:rsidRPr="00246504" w:rsidRDefault="00246504" w:rsidP="000E3D13">
      <w:pPr>
        <w:spacing w:line="480" w:lineRule="auto"/>
      </w:pPr>
      <w:r>
        <w:t xml:space="preserve">Dormancy is a protective state that insects can use when local environmental conditions become untenable. </w:t>
      </w:r>
      <w:r w:rsidR="002C1F3E">
        <w:t xml:space="preserve">Many insects use some form of dormancy to adjust to unfavorable environmental circumstance or changes in climate. </w:t>
      </w:r>
      <w:r w:rsidR="0038307B">
        <w:t>Insects generally resort to dormancy when resources like food and water become depleted or even absent. Quiescence is a form of dormancy that is an immediate response to changes</w:t>
      </w:r>
      <w:r w:rsidR="00B64325">
        <w:t xml:space="preserve"> (or cues)</w:t>
      </w:r>
      <w:r w:rsidR="0038307B">
        <w:t xml:space="preserve"> in an </w:t>
      </w:r>
      <w:proofErr w:type="gramStart"/>
      <w:r w:rsidR="0038307B">
        <w:t>insects</w:t>
      </w:r>
      <w:proofErr w:type="gramEnd"/>
      <w:r w:rsidR="0038307B">
        <w:t xml:space="preserve"> environment</w:t>
      </w:r>
      <w:r w:rsidR="00B64325">
        <w:t xml:space="preserve">. In the </w:t>
      </w:r>
      <w:r w:rsidR="00B64325">
        <w:lastRenderedPageBreak/>
        <w:t xml:space="preserve">case of </w:t>
      </w:r>
      <w:proofErr w:type="spellStart"/>
      <w:r w:rsidR="00B64325">
        <w:t>quieseccence</w:t>
      </w:r>
      <w:proofErr w:type="spellEnd"/>
      <w:r w:rsidR="00B64325">
        <w:t>, the cue and the environmental change are singular and the insects phenotype changes immediately</w:t>
      </w:r>
      <w:r w:rsidR="0038307B">
        <w:t xml:space="preserve"> </w:t>
      </w:r>
      <w:r w:rsidR="0038307B" w:rsidRPr="0038307B">
        <w:rPr>
          <w:highlight w:val="yellow"/>
        </w:rPr>
        <w:t>(definition root meaning in phenotype plasticity and provide example</w:t>
      </w:r>
      <w:r w:rsidR="0038307B">
        <w:t xml:space="preserve">). </w:t>
      </w:r>
      <w:r w:rsidR="00B64325">
        <w:t xml:space="preserve">In the case where the cue and the environmental change are separated in time, the insect responds to the cue Dormancy can also be preparative in that when an environmental cue is </w:t>
      </w:r>
      <w:proofErr w:type="spellStart"/>
      <w:r w:rsidR="00B64325">
        <w:t>receicved</w:t>
      </w:r>
      <w:proofErr w:type="spellEnd"/>
      <w:r w:rsidR="00B64325">
        <w:t xml:space="preserve"> the insect responds by shifting its physiology </w:t>
      </w:r>
      <w:proofErr w:type="gramStart"/>
      <w:r w:rsidR="00B64325">
        <w:t xml:space="preserve">to  </w:t>
      </w:r>
      <w:r>
        <w:t>This</w:t>
      </w:r>
      <w:proofErr w:type="gramEnd"/>
      <w:r>
        <w:t xml:space="preserve"> type of re</w:t>
      </w:r>
      <w:r w:rsidR="0038307B">
        <w:t>sponse can be a</w:t>
      </w:r>
      <w:r>
        <w:t xml:space="preserve"> reaction to environmental changes, </w:t>
      </w:r>
      <w:proofErr w:type="spellStart"/>
      <w:r>
        <w:t>quiesecence</w:t>
      </w:r>
      <w:proofErr w:type="spellEnd"/>
      <w:r>
        <w:t xml:space="preserve">, or the insect response can be in </w:t>
      </w:r>
      <w:proofErr w:type="spellStart"/>
      <w:r>
        <w:t>prepatation</w:t>
      </w:r>
      <w:proofErr w:type="spellEnd"/>
      <w:r>
        <w:t xml:space="preserve"> to impending environmental </w:t>
      </w:r>
      <w:proofErr w:type="spellStart"/>
      <w:r>
        <w:t>canges</w:t>
      </w:r>
      <w:proofErr w:type="spellEnd"/>
      <w:r>
        <w:t xml:space="preserve">, diapause. While there are different levels of dormancy diapause is a category of dormancy that is initiated before resources or circumstance in the local environment change. </w:t>
      </w:r>
    </w:p>
    <w:p w14:paraId="48B3D79F" w14:textId="77777777" w:rsidR="00202564" w:rsidRDefault="00202564">
      <w:pPr>
        <w:spacing w:line="480" w:lineRule="auto"/>
      </w:pPr>
    </w:p>
    <w:p w14:paraId="3663D258" w14:textId="77777777" w:rsidR="009168C1" w:rsidRDefault="00DB16BF">
      <w:pPr>
        <w:spacing w:line="480" w:lineRule="auto"/>
        <w:rPr>
          <w:b/>
        </w:rPr>
      </w:pPr>
      <w:r>
        <w:rPr>
          <w:b/>
        </w:rPr>
        <w:t xml:space="preserve">Diapause and </w:t>
      </w:r>
      <w:r w:rsidR="009168C1">
        <w:rPr>
          <w:b/>
        </w:rPr>
        <w:t>Food Security</w:t>
      </w:r>
    </w:p>
    <w:p w14:paraId="2E893CCE" w14:textId="77777777" w:rsidR="00491FB1" w:rsidRDefault="00DB16BF">
      <w:pPr>
        <w:spacing w:line="480" w:lineRule="auto"/>
      </w:pPr>
      <w:r>
        <w:t xml:space="preserve">Food, mates, water, shelter; these are all resources that organisms must manage to be competitive and survive within their environment, so how is this accomplished? During periods of food abundance one can intuit how managing it can be understood. Simplistically, when available food concentrations are higher than the amount of food required for an organism to survive, they will either consume just enough resources to survive or they will over consume. The dynamics of survival during times of food scarcity is not as simplistic but can be understood in general terms. Overcoming resource decline in most cases leads to different types of dormancy but the intensity, preparation, and duration of that dormancy are all able to be modulated to meet the specific requirements of an organism’s current environment. Organisms experiencing environments with reduced resources can cope with these stressful periods by </w:t>
      </w:r>
      <w:r>
        <w:lastRenderedPageBreak/>
        <w:t xml:space="preserve">migrating to locations where resources more readily available. Another way organisms compensate for these resource poor times is by storing more resources during resource rich times to last through the stressful period. </w:t>
      </w:r>
    </w:p>
    <w:p w14:paraId="61EE8593" w14:textId="16A6951A" w:rsidR="00491FB1" w:rsidRPr="009168C1" w:rsidRDefault="00DB16BF" w:rsidP="009168C1">
      <w:pPr>
        <w:spacing w:line="480" w:lineRule="auto"/>
        <w:ind w:firstLine="720"/>
        <w:rPr>
          <w:b/>
        </w:rPr>
      </w:pPr>
      <w:r>
        <w:t xml:space="preserve">Changes in food, water, oxygen, and temperature can all have direct effects on the immediate developmental state of an organism. Quiescent dormancy is an </w:t>
      </w:r>
      <w:proofErr w:type="gramStart"/>
      <w:r>
        <w:t>organisms</w:t>
      </w:r>
      <w:proofErr w:type="gramEnd"/>
      <w:r>
        <w:t xml:space="preserve"> immediate response to these types of environmental changes. This type of dormancy is not genetically predetermined and while it does reduce the activity of an organism, its metabolic activity is relatively constant (effect of chilling and reduced oxygen and how insects respond to these types of changes… useful and old example in </w:t>
      </w:r>
      <w:proofErr w:type="spellStart"/>
      <w:r>
        <w:t>drosophilla</w:t>
      </w:r>
      <w:proofErr w:type="spellEnd"/>
      <w:r>
        <w:t xml:space="preserve">). Diapause is a state of dormancy that is initiated in advance of shifting environmental conditions. This type of dormancy is generally precipitates from environmental cues such as light or temperature. </w:t>
      </w:r>
      <w:proofErr w:type="spellStart"/>
      <w:r>
        <w:t>Diapausing</w:t>
      </w:r>
      <w:proofErr w:type="spellEnd"/>
      <w:r>
        <w:t xml:space="preserve"> insects use these environmental cues to initiate physiological changes that function as to protect the insect from the seasonal absence of resources. The genetic programming that is initiated when diapause is induced can result in the acquisition and storage of more resources necessary to survival. (</w:t>
      </w:r>
      <w:r>
        <w:rPr>
          <w:highlight w:val="yellow"/>
        </w:rPr>
        <w:t>unfinished</w:t>
      </w:r>
      <w:r>
        <w:t>)</w:t>
      </w:r>
      <w:r w:rsidR="009168C1">
        <w:rPr>
          <w:b/>
        </w:rPr>
        <w:t xml:space="preserve"> </w:t>
      </w:r>
      <w:r>
        <w:rPr>
          <w:color w:val="FF0000"/>
        </w:rPr>
        <w:t xml:space="preserve">Predictable seasonal climates and global food security are tenuously bound making a comprehensive approach to dealing with these changes imperative. Farmers and growers must be able to make short-term and long-term decisions about when to control pest populations based upon how the climate affects those populations. Here in the United States, 92 percent of all the corn acreage is planted with a genetically engineered corn crop that expresses </w:t>
      </w:r>
      <w:r>
        <w:rPr>
          <w:i/>
          <w:color w:val="FF0000"/>
        </w:rPr>
        <w:t xml:space="preserve">Bacillus </w:t>
      </w:r>
      <w:proofErr w:type="spellStart"/>
      <w:r>
        <w:rPr>
          <w:i/>
          <w:color w:val="FF0000"/>
        </w:rPr>
        <w:t>thurengensis</w:t>
      </w:r>
      <w:proofErr w:type="spellEnd"/>
      <w:r>
        <w:rPr>
          <w:i/>
          <w:color w:val="FF0000"/>
        </w:rPr>
        <w:t xml:space="preserve"> </w:t>
      </w:r>
      <w:r>
        <w:rPr>
          <w:color w:val="FF0000"/>
        </w:rPr>
        <w:t xml:space="preserve">(Bt) crystalline protein toxin. Bt toxin was developed agriculturally to assist in managing European corn borer corn pest. pressure </w:t>
      </w:r>
      <w:r>
        <w:rPr>
          <w:color w:val="FF0000"/>
        </w:rPr>
        <w:lastRenderedPageBreak/>
        <w:t xml:space="preserve">manage the that can be done to corn by an infestation of European corn borer. For this technology to be effective, farmers need to predict European corn borer infestations </w:t>
      </w:r>
      <w:r w:rsidR="001026F4">
        <w:rPr>
          <w:color w:val="FF0000"/>
        </w:rPr>
        <w:fldChar w:fldCharType="begin" w:fldLock="1"/>
      </w:r>
      <w:r w:rsidR="00C83A27">
        <w:rPr>
          <w:color w:val="FF0000"/>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001026F4">
        <w:rPr>
          <w:color w:val="FF0000"/>
        </w:rPr>
        <w:fldChar w:fldCharType="separate"/>
      </w:r>
      <w:r w:rsidR="001026F4" w:rsidRPr="001026F4">
        <w:rPr>
          <w:noProof/>
          <w:color w:val="FF0000"/>
        </w:rPr>
        <w:t>(Fernandez-Cornejo et al. 2014)</w:t>
      </w:r>
      <w:r w:rsidR="001026F4">
        <w:rPr>
          <w:color w:val="FF0000"/>
        </w:rPr>
        <w:fldChar w:fldCharType="end"/>
      </w:r>
      <w:r w:rsidR="001026F4">
        <w:rPr>
          <w:color w:val="FF0000"/>
        </w:rPr>
        <w:t>.</w:t>
      </w:r>
      <w:r>
        <w:rPr>
          <w:color w:val="FF0000"/>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Pr>
          <w:color w:val="FF0000"/>
        </w:rPr>
        <w:t>prediapause</w:t>
      </w:r>
      <w:proofErr w:type="spellEnd"/>
      <w:r>
        <w:rPr>
          <w:color w:val="FF0000"/>
        </w:rPr>
        <w:t xml:space="preserve"> reserve accumulation. The goal in this area is to under- stand the underlying neurological and endocrine signaling mechanisms that regulate diapause-associated shifts in feeding patterns and intermediary metabolism.”</w:t>
      </w:r>
      <w:r>
        <w:t xml:space="preserve">  </w:t>
      </w:r>
      <w:r>
        <w:rPr>
          <w:highlight w:val="yellow"/>
        </w:rPr>
        <w:t>(unfinished)</w:t>
      </w:r>
    </w:p>
    <w:p w14:paraId="168730F8" w14:textId="77777777" w:rsidR="00491FB1" w:rsidRDefault="00491FB1">
      <w:pPr>
        <w:spacing w:line="480" w:lineRule="auto"/>
      </w:pPr>
    </w:p>
    <w:p w14:paraId="5B6E6864" w14:textId="77777777" w:rsidR="00491FB1" w:rsidRDefault="00DB16BF">
      <w:pPr>
        <w:spacing w:line="480" w:lineRule="auto"/>
        <w:rPr>
          <w:b/>
        </w:rPr>
      </w:pPr>
      <w:r>
        <w:rPr>
          <w:b/>
        </w:rPr>
        <w:t>OBJECTIVE</w:t>
      </w:r>
    </w:p>
    <w:p w14:paraId="35A7BD6A" w14:textId="5D2F5AB8" w:rsidR="00491FB1" w:rsidRDefault="00DB16BF">
      <w:pPr>
        <w:spacing w:line="480" w:lineRule="auto"/>
        <w:ind w:firstLine="720"/>
        <w:rPr>
          <w:b/>
        </w:rPr>
      </w:pPr>
      <w:r>
        <w:t>The objective of this study will be to quantify and compare the difference in stored energy between</w:t>
      </w:r>
      <w:r w:rsidR="009168C1">
        <w:t xml:space="preserve"> the</w:t>
      </w:r>
      <w:r>
        <w:t xml:space="preserve"> two genotypically different strains of </w:t>
      </w:r>
      <w:r>
        <w:rPr>
          <w:i/>
        </w:rPr>
        <w:t xml:space="preserve">Ostrinia nubilalis, </w:t>
      </w:r>
      <w:r>
        <w:t>the European corn borer. Further, European corn borer (ECB) destined for</w:t>
      </w:r>
      <w:r w:rsidR="009168C1">
        <w:t xml:space="preserve"> diapause</w:t>
      </w:r>
      <w:r>
        <w:t xml:space="preserv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007A2D48">
        <w:fldChar w:fldCharType="begin" w:fldLock="1"/>
      </w:r>
      <w:r w:rsidR="00AF5A19">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007A2D48">
        <w:fldChar w:fldCharType="separate"/>
      </w:r>
      <w:r w:rsidR="007A2D48" w:rsidRPr="007A2D48">
        <w:rPr>
          <w:noProof/>
        </w:rPr>
        <w:t>(Denlinger 2008)</w:t>
      </w:r>
      <w:r w:rsidR="007A2D48">
        <w:fldChar w:fldCharType="end"/>
      </w:r>
      <w:r>
        <w:t xml:space="preserve">. </w:t>
      </w:r>
    </w:p>
    <w:p w14:paraId="7F1A535C" w14:textId="77777777" w:rsidR="00491FB1" w:rsidRDefault="00DB16BF">
      <w:pPr>
        <w:spacing w:line="480" w:lineRule="auto"/>
        <w:ind w:firstLine="720"/>
      </w:pPr>
      <w:r>
        <w:t xml:space="preserve">I hypothesize that the amount of energy a European corn borer stores in preparation for the additional stress of diapause, is related directly to how it performs during diapause. Specifically, diapause destined individuals preparing for diapause will increase their storage of triglycerides and storage proteins in direct relation to the length of time they will spend in </w:t>
      </w:r>
      <w:r>
        <w:lastRenderedPageBreak/>
        <w:t xml:space="preserve">diapause. The ECB strain preparing for a long period of diapause will store more energy than their shorter </w:t>
      </w:r>
      <w:proofErr w:type="spellStart"/>
      <w:r>
        <w:t>diapausing</w:t>
      </w:r>
      <w:proofErr w:type="spellEnd"/>
      <w:r>
        <w:t xml:space="preserve"> and diapause avoiding counterpart. </w:t>
      </w:r>
      <w:proofErr w:type="spellStart"/>
      <w:r>
        <w:t>Diapausing</w:t>
      </w:r>
      <w:proofErr w:type="spellEnd"/>
      <w:r>
        <w:t xml:space="preserve"> ECB may be storing energy in different ratios than diapause avoiders. Higher levels of triglycerides may be used to supplement water and protect against desiccation while higher protein stores could be used to rebuild damaged or depleted enzymes. </w:t>
      </w:r>
    </w:p>
    <w:p w14:paraId="2FFCF80B" w14:textId="77777777" w:rsidR="00491FB1" w:rsidRDefault="00DB16BF">
      <w:pPr>
        <w:spacing w:line="480" w:lineRule="auto"/>
        <w:ind w:firstLine="720"/>
      </w:pPr>
      <w: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t>hours:dark</w:t>
      </w:r>
      <w:proofErr w:type="spellEnd"/>
      <w:proofErr w:type="gramEnd"/>
      <w: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16C48F25" w14:textId="77777777" w:rsidR="00491FB1" w:rsidRDefault="00DB16BF">
      <w:pPr>
        <w:spacing w:line="480" w:lineRule="auto"/>
        <w:ind w:firstLine="720"/>
      </w:pPr>
      <w:r>
        <w:t xml:space="preserve">Characterizing these metabolic intermediates is intended to approximate the amount of energy an individual has reserved after feeding ends. European corn borer was chosen as the </w:t>
      </w:r>
      <w:r>
        <w:lastRenderedPageBreak/>
        <w:t xml:space="preserve">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DB44D6B" w14:textId="05C58D98" w:rsidR="00491FB1" w:rsidRDefault="00DB16BF">
      <w:pPr>
        <w:spacing w:line="480" w:lineRule="auto"/>
        <w:ind w:firstLine="720"/>
      </w:pPr>
      <w:r>
        <w:t xml:space="preserve">Approximately, $10 billion dollars is spent annually on chemical insecticides to control the damaging effects of insect pests </w:t>
      </w:r>
      <w:r w:rsidR="006B6DC0">
        <w:fldChar w:fldCharType="begin" w:fldLock="1"/>
      </w:r>
      <w:r w:rsidR="00F03898">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006B6DC0">
        <w:fldChar w:fldCharType="separate"/>
      </w:r>
      <w:r w:rsidR="006B6DC0" w:rsidRPr="006B6DC0">
        <w:rPr>
          <w:noProof/>
        </w:rPr>
        <w:t>(Pimentel 2005)</w:t>
      </w:r>
      <w:r w:rsidR="006B6DC0">
        <w:fldChar w:fldCharType="end"/>
      </w:r>
      <w: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Pr>
          <w:i/>
        </w:rPr>
        <w:t xml:space="preserve">. </w:t>
      </w:r>
      <w: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590AC694" w14:textId="77777777" w:rsidR="00491FB1" w:rsidRDefault="00DB16BF">
      <w:pPr>
        <w:spacing w:line="480" w:lineRule="auto"/>
        <w:ind w:firstLine="720"/>
      </w:pPr>
      <w: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D710B43" w14:textId="77777777" w:rsidR="00491FB1" w:rsidRDefault="00491FB1">
      <w:pPr>
        <w:spacing w:line="480" w:lineRule="auto"/>
        <w:rPr>
          <w:b/>
        </w:rPr>
      </w:pPr>
    </w:p>
    <w:p w14:paraId="44C9C79B" w14:textId="77777777" w:rsidR="00491FB1" w:rsidRDefault="00DB16BF">
      <w:pPr>
        <w:spacing w:line="480" w:lineRule="auto"/>
        <w:rPr>
          <w:b/>
        </w:rPr>
      </w:pPr>
      <w:r>
        <w:rPr>
          <w:b/>
        </w:rPr>
        <w:t>PROPOSED METHODOLOGY</w:t>
      </w:r>
    </w:p>
    <w:p w14:paraId="0BFB5CFA" w14:textId="77777777" w:rsidR="00491FB1" w:rsidRDefault="00DB16BF">
      <w:pPr>
        <w:spacing w:line="480" w:lineRule="auto"/>
      </w:pPr>
      <w:r>
        <w:rPr>
          <w:b/>
        </w:rPr>
        <w:t xml:space="preserve">Origin and Husbandry of European Corn Corer. </w:t>
      </w:r>
      <w:r>
        <w:t xml:space="preserve">The univoltine (UZ) and bivoltine (BE) strains of European corn borer (ECB) were generously provided courtesy of Dr. </w:t>
      </w:r>
      <w:proofErr w:type="spellStart"/>
      <w:r>
        <w:t>Dopman</w:t>
      </w:r>
      <w:proofErr w:type="spellEnd"/>
      <w:r>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Pr>
          <w:vertAlign w:val="superscript"/>
        </w:rPr>
        <w:t>th</w:t>
      </w:r>
      <w:r>
        <w:t xml:space="preserve"> instar.</w:t>
      </w:r>
    </w:p>
    <w:p w14:paraId="452AAA3A" w14:textId="77777777" w:rsidR="00491FB1" w:rsidRDefault="00491FB1">
      <w:pPr>
        <w:spacing w:line="480" w:lineRule="auto"/>
        <w:rPr>
          <w:b/>
        </w:rPr>
      </w:pPr>
    </w:p>
    <w:p w14:paraId="10D150E2" w14:textId="531FB1BD" w:rsidR="00491FB1" w:rsidRDefault="00DB16BF">
      <w:pPr>
        <w:spacing w:line="480" w:lineRule="auto"/>
      </w:pPr>
      <w:r>
        <w:rPr>
          <w:b/>
        </w:rPr>
        <w:t xml:space="preserve">Sampling Wandering Larvae. </w:t>
      </w:r>
      <w:r>
        <w:t xml:space="preserve">Wandering larvae will be sampled using a modified version of the framework put forth in the 1982 study by </w:t>
      </w:r>
      <w:proofErr w:type="spellStart"/>
      <w:r>
        <w:t>Gelman</w:t>
      </w:r>
      <w:proofErr w:type="spellEnd"/>
      <w:r>
        <w:t xml:space="preserve"> and Hayes. For the purposes of this experiment, the wandering stage of ECB will be determined developmentally as the stage when the larvae stop feeding, the contents of their gut is cleared, and they search for refuge in preparation for either diapause or pupation. Feeding caseation, gut clearing, and seeking refuge will each be used as proxies for the beginning of the wondering stage. A 5</w:t>
      </w:r>
      <w:r>
        <w:rPr>
          <w:vertAlign w:val="superscript"/>
        </w:rPr>
        <w:t>th</w:t>
      </w:r>
      <w:r>
        <w:t xml:space="preserve"> instar larva will be individually placed into an arena with food and allowed to eat ad libitum for 5 consecutive days. Starting on the 5</w:t>
      </w:r>
      <w:r>
        <w:rPr>
          <w:vertAlign w:val="superscript"/>
        </w:rPr>
        <w:t>th</w:t>
      </w:r>
      <w:r>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00381365">
        <w:fldChar w:fldCharType="begin" w:fldLock="1"/>
      </w:r>
      <w:r w:rsidR="00F2443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00381365">
        <w:fldChar w:fldCharType="separate"/>
      </w:r>
      <w:r w:rsidR="00381365" w:rsidRPr="00381365">
        <w:rPr>
          <w:noProof/>
        </w:rPr>
        <w:t>(Gelman and Hayes 1982)</w:t>
      </w:r>
      <w:r w:rsidR="00381365">
        <w:fldChar w:fldCharType="end"/>
      </w:r>
      <w:r>
        <w:t>.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4918B176" w14:textId="77777777" w:rsidR="00491FB1" w:rsidRDefault="00491FB1">
      <w:pPr>
        <w:spacing w:line="480" w:lineRule="auto"/>
        <w:rPr>
          <w:b/>
        </w:rPr>
      </w:pPr>
    </w:p>
    <w:p w14:paraId="535CE105" w14:textId="1028FEE1" w:rsidR="00491FB1" w:rsidRDefault="00DB16BF">
      <w:pPr>
        <w:spacing w:line="480" w:lineRule="auto"/>
      </w:pPr>
      <w:r>
        <w:rPr>
          <w:b/>
        </w:rPr>
        <w:t xml:space="preserve">Protein Extraction and Quantification: </w:t>
      </w:r>
      <w:r>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00F24431">
        <w:fldChar w:fldCharType="begin" w:fldLock="1"/>
      </w:r>
      <w:r w:rsidR="00F2443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00F24431">
        <w:fldChar w:fldCharType="separate"/>
      </w:r>
      <w:r w:rsidR="00F24431" w:rsidRPr="00F24431">
        <w:rPr>
          <w:noProof/>
        </w:rPr>
        <w:t>(Gelman and Woods 1983)</w:t>
      </w:r>
      <w:r w:rsidR="00F24431">
        <w:fldChar w:fldCharType="end"/>
      </w:r>
      <w:r>
        <w:t xml:space="preserve">. Approximately 12 µL lymph fluid will be gathered into a pipet tip and stored into a </w:t>
      </w:r>
      <w:proofErr w:type="spellStart"/>
      <w:r>
        <w:t>microcentrifuge</w:t>
      </w:r>
      <w:proofErr w:type="spellEnd"/>
      <w:r>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t>Coomassie</w:t>
      </w:r>
      <w:proofErr w:type="spellEnd"/>
      <w:r>
        <w:t xml:space="preserve"> Blue when it is bound to 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2D315EE6" w14:textId="77777777" w:rsidR="00491FB1" w:rsidRDefault="00491FB1">
      <w:pPr>
        <w:spacing w:line="480" w:lineRule="auto"/>
      </w:pPr>
    </w:p>
    <w:p w14:paraId="5A126E7A" w14:textId="77777777" w:rsidR="00491FB1" w:rsidRDefault="00DB16BF">
      <w:pPr>
        <w:spacing w:line="480" w:lineRule="auto"/>
      </w:pPr>
      <w:r>
        <w:rPr>
          <w:b/>
        </w:rPr>
        <w:t xml:space="preserve">Protein Separation and Identification: </w:t>
      </w:r>
      <w:r>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t>Coomassie</w:t>
      </w:r>
      <w:proofErr w:type="spellEnd"/>
      <w:r>
        <w:t xml:space="preserve"> Stain, photographed, and the relative protein densities will be compared against a protein standard. The character of these protein will be determined using 2D-electrophoresis. </w:t>
      </w:r>
    </w:p>
    <w:p w14:paraId="10251EC2" w14:textId="77777777" w:rsidR="00491FB1" w:rsidRDefault="00DB16BF">
      <w:pPr>
        <w:spacing w:line="480" w:lineRule="auto"/>
      </w:pPr>
      <w:r>
        <w:t>The separated proteins will then be identified using the facilities</w:t>
      </w:r>
      <w:r>
        <w:rPr>
          <w:b/>
        </w:rPr>
        <w:t xml:space="preserve"> </w:t>
      </w:r>
    </w:p>
    <w:p w14:paraId="7B19A32F" w14:textId="77777777" w:rsidR="00491FB1" w:rsidRDefault="00491FB1">
      <w:pPr>
        <w:spacing w:line="480" w:lineRule="auto"/>
        <w:rPr>
          <w:b/>
        </w:rPr>
      </w:pPr>
    </w:p>
    <w:p w14:paraId="21963072" w14:textId="3918F713" w:rsidR="00491FB1" w:rsidRDefault="00DB16BF">
      <w:pPr>
        <w:spacing w:line="480" w:lineRule="auto"/>
      </w:pPr>
      <w:r>
        <w:rPr>
          <w:b/>
        </w:rPr>
        <w:t xml:space="preserve">Triglyceride Extraction and Esterification: </w:t>
      </w:r>
      <w:r>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Pr>
          <w:highlight w:val="yellow"/>
        </w:rPr>
        <w:t>(_)</w:t>
      </w:r>
      <w:r>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t>Folch</w:t>
      </w:r>
      <w:proofErr w:type="spellEnd"/>
      <w:r>
        <w:t xml:space="preserve"> and Sloane Stanley method </w:t>
      </w:r>
      <w:r w:rsidR="00F24431">
        <w:fldChar w:fldCharType="begin" w:fldLock="1"/>
      </w:r>
      <w:r w:rsidR="00CA5BAD">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00F24431">
        <w:fldChar w:fldCharType="separate"/>
      </w:r>
      <w:r w:rsidR="00F24431" w:rsidRPr="00F24431">
        <w:rPr>
          <w:noProof/>
        </w:rPr>
        <w:t>(Folch et al. 1957)</w:t>
      </w:r>
      <w:r w:rsidR="00F24431">
        <w:fldChar w:fldCharType="end"/>
      </w:r>
      <w:r>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t>hydroxytoluene</w:t>
      </w:r>
      <w:proofErr w:type="spellEnd"/>
      <w:r>
        <w:t>) will be added to methanol. The resulting solution is decanted and saved. Dichloromethane will then be added back to the pulverized tissu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t>Florisil</w:t>
      </w:r>
      <w:proofErr w:type="spellEnd"/>
      <w:r>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t>Florisil</w:t>
      </w:r>
      <w:proofErr w:type="spellEnd"/>
      <w:r>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19CD4E52" w14:textId="77777777" w:rsidR="00491FB1" w:rsidRDefault="00DB16BF">
      <w:pPr>
        <w:spacing w:line="480" w:lineRule="auto"/>
        <w:ind w:firstLine="720"/>
      </w:pPr>
      <w:r>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t>Ichikara</w:t>
      </w:r>
      <w:proofErr w:type="spellEnd"/>
      <w:r>
        <w:t xml:space="preserve">, bumble bee paper, unpublished work J. Beck lab). The neutral lipid extract will be heated in a solution of 10M </w:t>
      </w:r>
      <w:proofErr w:type="spellStart"/>
      <w:r>
        <w:t>methanolic</w:t>
      </w:r>
      <w:proofErr w:type="spellEnd"/>
      <w:r>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4426F83" w14:textId="77777777" w:rsidR="00491FB1" w:rsidRDefault="00491FB1">
      <w:pPr>
        <w:spacing w:line="480" w:lineRule="auto"/>
        <w:rPr>
          <w:b/>
        </w:rPr>
      </w:pPr>
    </w:p>
    <w:p w14:paraId="33BCD89F" w14:textId="77777777" w:rsidR="00491FB1" w:rsidRDefault="00DB16BF">
      <w:pPr>
        <w:spacing w:line="480" w:lineRule="auto"/>
      </w:pPr>
      <w:r>
        <w:rPr>
          <w:b/>
        </w:rPr>
        <w:t>Triglyceride Identification and Quantification:</w:t>
      </w:r>
      <w:r>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6ECF121E" w14:textId="77777777" w:rsidR="00491FB1" w:rsidRDefault="00491FB1">
      <w:pPr>
        <w:spacing w:line="480" w:lineRule="auto"/>
        <w:rPr>
          <w:b/>
        </w:rPr>
      </w:pPr>
    </w:p>
    <w:p w14:paraId="18F6F83F" w14:textId="77777777" w:rsidR="00491FB1" w:rsidRDefault="00DB16BF">
      <w:pPr>
        <w:spacing w:line="480" w:lineRule="auto"/>
        <w:rPr>
          <w:color w:val="FF0000"/>
        </w:rPr>
      </w:pPr>
      <w:r>
        <w:rPr>
          <w:b/>
          <w:color w:val="FF0000"/>
        </w:rPr>
        <w:t xml:space="preserve">Data Analysis: </w:t>
      </w:r>
      <w:r>
        <w:rPr>
          <w:color w:val="FF0000"/>
        </w:rPr>
        <w:t xml:space="preserve">Data will be analyzed in batches and the resulting data will be analyzed using multivariate analysis. This will allow for many variables to be compared and reduced simultaneously. </w:t>
      </w:r>
    </w:p>
    <w:p w14:paraId="559E395D" w14:textId="77777777" w:rsidR="00491FB1" w:rsidRDefault="00DB16BF">
      <w:pPr>
        <w:rPr>
          <w:color w:val="FF0000"/>
        </w:rPr>
      </w:pPr>
      <w:r>
        <w:rPr>
          <w:color w:val="FF0000"/>
        </w:rPr>
        <w:t>Sample size will be determined using the power analysis formula. (http://www.statmethods.net/stats/power.html) NOVA</w:t>
      </w:r>
    </w:p>
    <w:p w14:paraId="320B92A2" w14:textId="77777777" w:rsidR="00491FB1" w:rsidRDefault="00DB16BF">
      <w:pPr>
        <w:rPr>
          <w:color w:val="FF0000"/>
        </w:rPr>
      </w:pPr>
      <w:r>
        <w:rPr>
          <w:color w:val="FF0000"/>
        </w:rPr>
        <w:t>For a one-way analysis of variance use</w:t>
      </w:r>
    </w:p>
    <w:p w14:paraId="01050F45" w14:textId="77777777" w:rsidR="00491FB1" w:rsidRDefault="00DB16BF">
      <w:pPr>
        <w:rPr>
          <w:color w:val="FF0000"/>
        </w:rPr>
      </w:pPr>
      <w:proofErr w:type="spellStart"/>
      <w:proofErr w:type="gramStart"/>
      <w:r>
        <w:rPr>
          <w:color w:val="FF0000"/>
        </w:rPr>
        <w:t>pwr.anova</w:t>
      </w:r>
      <w:proofErr w:type="gramEnd"/>
      <w:r>
        <w:rPr>
          <w:color w:val="FF0000"/>
        </w:rPr>
        <w:t>.test</w:t>
      </w:r>
      <w:proofErr w:type="spellEnd"/>
      <w:r>
        <w:rPr>
          <w:color w:val="FF0000"/>
        </w:rPr>
        <w:t xml:space="preserve">(k = , n = , f = , </w:t>
      </w:r>
      <w:proofErr w:type="spellStart"/>
      <w:r>
        <w:rPr>
          <w:color w:val="FF0000"/>
        </w:rPr>
        <w:t>sig.level</w:t>
      </w:r>
      <w:proofErr w:type="spellEnd"/>
      <w:r>
        <w:rPr>
          <w:color w:val="FF0000"/>
        </w:rPr>
        <w:t xml:space="preserve"> = , power = )</w:t>
      </w:r>
    </w:p>
    <w:p w14:paraId="3A27894E" w14:textId="77777777" w:rsidR="00491FB1" w:rsidRDefault="00DB16BF">
      <w:pPr>
        <w:rPr>
          <w:color w:val="FF0000"/>
        </w:rPr>
      </w:pPr>
      <w:r>
        <w:rPr>
          <w:color w:val="FF0000"/>
        </w:rPr>
        <w:t>where k is the number of groups and n is the common sample size in each group.</w:t>
      </w:r>
    </w:p>
    <w:p w14:paraId="19CB5ADE" w14:textId="77777777" w:rsidR="00491FB1" w:rsidRDefault="00DB16BF">
      <w:pPr>
        <w:rPr>
          <w:color w:val="FF0000"/>
        </w:rPr>
      </w:pPr>
      <w:r>
        <w:rPr>
          <w:color w:val="FF0000"/>
        </w:rPr>
        <w:t>For a one-way ANOVA effect size is measured by f where</w:t>
      </w:r>
    </w:p>
    <w:p w14:paraId="604758E2" w14:textId="3F0D1812" w:rsidR="00EC435C" w:rsidRDefault="00DB16BF" w:rsidP="00C83A27">
      <w:pPr>
        <w:rPr>
          <w:color w:val="FF0000"/>
          <w:sz w:val="20"/>
          <w:szCs w:val="20"/>
        </w:rPr>
      </w:pPr>
      <w:r>
        <w:rPr>
          <w:noProof/>
        </w:rPr>
        <w:drawing>
          <wp:inline distT="0" distB="0" distL="0" distR="0" wp14:anchorId="597F3EBF" wp14:editId="0196F8C9">
            <wp:extent cx="4530090" cy="1187450"/>
            <wp:effectExtent l="0" t="0" r="0" b="0"/>
            <wp:docPr id="1"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8" cstate="print"/>
                    <a:srcRect/>
                    <a:stretch>
                      <a:fillRect/>
                    </a:stretch>
                  </pic:blipFill>
                  <pic:spPr>
                    <a:xfrm>
                      <a:off x="0" y="0"/>
                      <a:ext cx="4530090" cy="1187450"/>
                    </a:xfrm>
                    <a:prstGeom prst="rect">
                      <a:avLst/>
                    </a:prstGeom>
                    <a:ln/>
                  </pic:spPr>
                </pic:pic>
              </a:graphicData>
            </a:graphic>
          </wp:inline>
        </w:drawing>
      </w:r>
      <w:r>
        <w:rPr>
          <w:color w:val="FF0000"/>
        </w:rPr>
        <w:br/>
        <w:t>Cohen suggests that f values of 0.1, 0.25, and 0.4 represent small, medium, and large effect sizes respectively.</w:t>
      </w:r>
    </w:p>
    <w:p w14:paraId="74613A43" w14:textId="77777777" w:rsidR="00C83A27" w:rsidRDefault="00C83A27" w:rsidP="00C83A27">
      <w:pPr>
        <w:rPr>
          <w:color w:val="FF0000"/>
          <w:sz w:val="20"/>
          <w:szCs w:val="20"/>
        </w:rPr>
      </w:pPr>
    </w:p>
    <w:p w14:paraId="4F4E6A67" w14:textId="77777777" w:rsidR="00C83A27" w:rsidRDefault="00C83A27" w:rsidP="00C83A27">
      <w:pPr>
        <w:rPr>
          <w:b/>
          <w:color w:val="000000" w:themeColor="text1"/>
          <w:sz w:val="20"/>
          <w:szCs w:val="20"/>
        </w:rPr>
      </w:pPr>
    </w:p>
    <w:p w14:paraId="0A54FFF8" w14:textId="5284E4E8" w:rsidR="00C83A27" w:rsidRDefault="00C83A27" w:rsidP="00C83A27">
      <w:pPr>
        <w:rPr>
          <w:b/>
          <w:color w:val="000000" w:themeColor="text1"/>
          <w:sz w:val="20"/>
          <w:szCs w:val="20"/>
        </w:rPr>
      </w:pPr>
      <w:r>
        <w:rPr>
          <w:b/>
          <w:color w:val="000000" w:themeColor="text1"/>
          <w:sz w:val="20"/>
          <w:szCs w:val="20"/>
        </w:rPr>
        <w:t>REFERENCES:</w:t>
      </w:r>
    </w:p>
    <w:p w14:paraId="0E54CE42" w14:textId="77777777" w:rsidR="00C83A27" w:rsidRPr="00C83A27" w:rsidRDefault="00C83A27" w:rsidP="00C83A27">
      <w:pPr>
        <w:rPr>
          <w:b/>
          <w:color w:val="000000" w:themeColor="text1"/>
          <w:sz w:val="20"/>
          <w:szCs w:val="20"/>
        </w:rPr>
      </w:pPr>
    </w:p>
    <w:p w14:paraId="63731162" w14:textId="0B9745FD" w:rsidR="00D17072" w:rsidRPr="00D17072" w:rsidRDefault="00C83A27" w:rsidP="00D17072">
      <w:pPr>
        <w:autoSpaceDE w:val="0"/>
        <w:autoSpaceDN w:val="0"/>
        <w:adjustRightInd w:val="0"/>
        <w:ind w:left="480" w:hanging="480"/>
        <w:rPr>
          <w:rFonts w:eastAsia="Times New Roman" w:cs="Times New Roman"/>
          <w:noProof/>
          <w:sz w:val="20"/>
        </w:rPr>
      </w:pPr>
      <w:r>
        <w:rPr>
          <w:color w:val="FF0000"/>
          <w:sz w:val="20"/>
          <w:szCs w:val="20"/>
        </w:rPr>
        <w:fldChar w:fldCharType="begin" w:fldLock="1"/>
      </w:r>
      <w:r>
        <w:rPr>
          <w:color w:val="FF0000"/>
          <w:sz w:val="20"/>
          <w:szCs w:val="20"/>
        </w:rPr>
        <w:instrText xml:space="preserve">ADDIN Mendeley Bibliography CSL_BIBLIOGRAPHY </w:instrText>
      </w:r>
      <w:r>
        <w:rPr>
          <w:color w:val="FF0000"/>
          <w:sz w:val="20"/>
          <w:szCs w:val="20"/>
        </w:rPr>
        <w:fldChar w:fldCharType="separate"/>
      </w:r>
      <w:r w:rsidR="00D17072" w:rsidRPr="00D17072">
        <w:rPr>
          <w:rFonts w:eastAsia="Times New Roman" w:cs="Times New Roman"/>
          <w:b/>
          <w:bCs/>
          <w:noProof/>
          <w:sz w:val="20"/>
        </w:rPr>
        <w:t>Bale, J. S., G. J. Masters, I. D. Hodkinson, C. Awmack, T. M. Bezemer, V. K. Brown, J. Butterfield, A. Buse, J. C. Coulson, J. Farrar, J. E. G. Good, R. Harrington, S. Hartley, T. H. Jones, R. L. Lindroth, M. C. Press, I. Symrnioudis, A. D. Watt, and J. B. Whittaker</w:t>
      </w:r>
      <w:r w:rsidR="00D17072" w:rsidRPr="00D17072">
        <w:rPr>
          <w:rFonts w:eastAsia="Times New Roman" w:cs="Times New Roman"/>
          <w:noProof/>
          <w:sz w:val="20"/>
        </w:rPr>
        <w:t xml:space="preserve">. </w:t>
      </w:r>
      <w:r w:rsidR="00D17072" w:rsidRPr="00D17072">
        <w:rPr>
          <w:rFonts w:eastAsia="Times New Roman" w:cs="Times New Roman"/>
          <w:b/>
          <w:bCs/>
          <w:noProof/>
          <w:sz w:val="20"/>
        </w:rPr>
        <w:t>2002</w:t>
      </w:r>
      <w:r w:rsidR="00D17072" w:rsidRPr="00D17072">
        <w:rPr>
          <w:rFonts w:eastAsia="Times New Roman" w:cs="Times New Roman"/>
          <w:noProof/>
          <w:sz w:val="20"/>
        </w:rPr>
        <w:t>. Herbivory in global climate change research: Direct effects of rising temperature on insect herbivores. Glob. Chang. Biol. 8: 1–16.</w:t>
      </w:r>
    </w:p>
    <w:p w14:paraId="506ECF2B" w14:textId="77777777" w:rsidR="00D17072" w:rsidRPr="00D17072" w:rsidRDefault="00D17072" w:rsidP="00D17072">
      <w:pPr>
        <w:autoSpaceDE w:val="0"/>
        <w:autoSpaceDN w:val="0"/>
        <w:adjustRightInd w:val="0"/>
        <w:ind w:left="480" w:hanging="480"/>
        <w:rPr>
          <w:rFonts w:eastAsia="Times New Roman" w:cs="Times New Roman"/>
          <w:noProof/>
          <w:sz w:val="20"/>
        </w:rPr>
      </w:pPr>
      <w:r w:rsidRPr="00D17072">
        <w:rPr>
          <w:rFonts w:eastAsia="Times New Roman" w:cs="Times New Roman"/>
          <w:b/>
          <w:bCs/>
          <w:noProof/>
          <w:sz w:val="20"/>
        </w:rPr>
        <w:t>Bradshaw, W. E., and C. M. Holzapfel</w:t>
      </w:r>
      <w:r w:rsidRPr="00D17072">
        <w:rPr>
          <w:rFonts w:eastAsia="Times New Roman" w:cs="Times New Roman"/>
          <w:noProof/>
          <w:sz w:val="20"/>
        </w:rPr>
        <w:t xml:space="preserve">. </w:t>
      </w:r>
      <w:r w:rsidRPr="00D17072">
        <w:rPr>
          <w:rFonts w:eastAsia="Times New Roman" w:cs="Times New Roman"/>
          <w:b/>
          <w:bCs/>
          <w:noProof/>
          <w:sz w:val="20"/>
        </w:rPr>
        <w:t>2008</w:t>
      </w:r>
      <w:r w:rsidRPr="00D17072">
        <w:rPr>
          <w:rFonts w:eastAsia="Times New Roman" w:cs="Times New Roman"/>
          <w:noProof/>
          <w:sz w:val="20"/>
        </w:rPr>
        <w:t>. Genetic response to rapid climate change: It’s seasonal timing that matters. Mol. Ecol. 17: 157–166.</w:t>
      </w:r>
    </w:p>
    <w:p w14:paraId="460E740C" w14:textId="77777777" w:rsidR="00D17072" w:rsidRPr="00D17072" w:rsidRDefault="00D17072" w:rsidP="00D17072">
      <w:pPr>
        <w:autoSpaceDE w:val="0"/>
        <w:autoSpaceDN w:val="0"/>
        <w:adjustRightInd w:val="0"/>
        <w:ind w:left="480" w:hanging="480"/>
        <w:rPr>
          <w:rFonts w:eastAsia="Times New Roman" w:cs="Times New Roman"/>
          <w:noProof/>
          <w:sz w:val="20"/>
        </w:rPr>
      </w:pPr>
      <w:r w:rsidRPr="00D17072">
        <w:rPr>
          <w:rFonts w:eastAsia="Times New Roman" w:cs="Times New Roman"/>
          <w:b/>
          <w:bCs/>
          <w:noProof/>
          <w:sz w:val="20"/>
        </w:rPr>
        <w:t>Bradshaw, W. E., and K. Johnson</w:t>
      </w:r>
      <w:r w:rsidRPr="00D17072">
        <w:rPr>
          <w:rFonts w:eastAsia="Times New Roman" w:cs="Times New Roman"/>
          <w:noProof/>
          <w:sz w:val="20"/>
        </w:rPr>
        <w:t xml:space="preserve">. </w:t>
      </w:r>
      <w:r w:rsidRPr="00D17072">
        <w:rPr>
          <w:rFonts w:eastAsia="Times New Roman" w:cs="Times New Roman"/>
          <w:b/>
          <w:bCs/>
          <w:noProof/>
          <w:sz w:val="20"/>
        </w:rPr>
        <w:t>2014</w:t>
      </w:r>
      <w:r w:rsidRPr="00D17072">
        <w:rPr>
          <w:rFonts w:eastAsia="Times New Roman" w:cs="Times New Roman"/>
          <w:noProof/>
          <w:sz w:val="20"/>
        </w:rPr>
        <w:t>. Initiation of Metamorphosis in the Pitcher-Plant Mosquito : Effects of Larval Growth History INITIATION OF METAMORPHOSIS IN THE PITCHER-PLANT MOSQUITO : EFFECTS OF LARVAL GROWTH HISTORY ’. Ecology. 76: 2055–2065.</w:t>
      </w:r>
    </w:p>
    <w:p w14:paraId="3386B884" w14:textId="77777777" w:rsidR="00D17072" w:rsidRPr="00D17072" w:rsidRDefault="00D17072" w:rsidP="00D17072">
      <w:pPr>
        <w:autoSpaceDE w:val="0"/>
        <w:autoSpaceDN w:val="0"/>
        <w:adjustRightInd w:val="0"/>
        <w:ind w:left="480" w:hanging="480"/>
        <w:rPr>
          <w:rFonts w:eastAsia="Times New Roman" w:cs="Times New Roman"/>
          <w:noProof/>
          <w:sz w:val="20"/>
        </w:rPr>
      </w:pPr>
      <w:r w:rsidRPr="00D17072">
        <w:rPr>
          <w:rFonts w:eastAsia="Times New Roman" w:cs="Times New Roman"/>
          <w:b/>
          <w:bCs/>
          <w:noProof/>
          <w:sz w:val="20"/>
        </w:rPr>
        <w:t>Bradshaw, W., and C. Holzapfel</w:t>
      </w:r>
      <w:r w:rsidRPr="00D17072">
        <w:rPr>
          <w:rFonts w:eastAsia="Times New Roman" w:cs="Times New Roman"/>
          <w:noProof/>
          <w:sz w:val="20"/>
        </w:rPr>
        <w:t xml:space="preserve">. </w:t>
      </w:r>
      <w:r w:rsidRPr="00D17072">
        <w:rPr>
          <w:rFonts w:eastAsia="Times New Roman" w:cs="Times New Roman"/>
          <w:b/>
          <w:bCs/>
          <w:noProof/>
          <w:sz w:val="20"/>
        </w:rPr>
        <w:t>2006</w:t>
      </w:r>
      <w:r w:rsidRPr="00D17072">
        <w:rPr>
          <w:rFonts w:eastAsia="Times New Roman" w:cs="Times New Roman"/>
          <w:noProof/>
          <w:sz w:val="20"/>
        </w:rPr>
        <w:t>. Evolutionary Response to Rapid Climate Change. Science (80-. ). 312: 1477–1478.</w:t>
      </w:r>
    </w:p>
    <w:p w14:paraId="526176B8" w14:textId="77777777" w:rsidR="00D17072" w:rsidRPr="00D17072" w:rsidRDefault="00D17072" w:rsidP="00D17072">
      <w:pPr>
        <w:autoSpaceDE w:val="0"/>
        <w:autoSpaceDN w:val="0"/>
        <w:adjustRightInd w:val="0"/>
        <w:ind w:left="480" w:hanging="480"/>
        <w:rPr>
          <w:rFonts w:eastAsia="Times New Roman" w:cs="Times New Roman"/>
          <w:noProof/>
          <w:sz w:val="20"/>
        </w:rPr>
      </w:pPr>
      <w:r w:rsidRPr="00D17072">
        <w:rPr>
          <w:rFonts w:eastAsia="Times New Roman" w:cs="Times New Roman"/>
          <w:b/>
          <w:bCs/>
          <w:noProof/>
          <w:sz w:val="20"/>
        </w:rPr>
        <w:t>Breed, G. A., S. Stichter, and E. E. Crone</w:t>
      </w:r>
      <w:r w:rsidRPr="00D17072">
        <w:rPr>
          <w:rFonts w:eastAsia="Times New Roman" w:cs="Times New Roman"/>
          <w:noProof/>
          <w:sz w:val="20"/>
        </w:rPr>
        <w:t xml:space="preserve">. </w:t>
      </w:r>
      <w:r w:rsidRPr="00D17072">
        <w:rPr>
          <w:rFonts w:eastAsia="Times New Roman" w:cs="Times New Roman"/>
          <w:b/>
          <w:bCs/>
          <w:noProof/>
          <w:sz w:val="20"/>
        </w:rPr>
        <w:t>2012</w:t>
      </w:r>
      <w:r w:rsidRPr="00D17072">
        <w:rPr>
          <w:rFonts w:eastAsia="Times New Roman" w:cs="Times New Roman"/>
          <w:noProof/>
          <w:sz w:val="20"/>
        </w:rPr>
        <w:t>. Climate-driven changes in northeastern US butterfly communities. Nat. Clim. Chang. 3: 142–145.</w:t>
      </w:r>
    </w:p>
    <w:p w14:paraId="001457B9" w14:textId="77777777" w:rsidR="00D17072" w:rsidRPr="00D17072" w:rsidRDefault="00D17072" w:rsidP="00D17072">
      <w:pPr>
        <w:autoSpaceDE w:val="0"/>
        <w:autoSpaceDN w:val="0"/>
        <w:adjustRightInd w:val="0"/>
        <w:ind w:left="480" w:hanging="480"/>
        <w:rPr>
          <w:rFonts w:eastAsia="Times New Roman" w:cs="Times New Roman"/>
          <w:noProof/>
          <w:sz w:val="20"/>
        </w:rPr>
      </w:pPr>
      <w:r w:rsidRPr="00D17072">
        <w:rPr>
          <w:rFonts w:eastAsia="Times New Roman" w:cs="Times New Roman"/>
          <w:b/>
          <w:bCs/>
          <w:noProof/>
          <w:sz w:val="20"/>
        </w:rPr>
        <w:t>DeLucia, E. H., C. L. Casteel, P. D. Nabity, and B. F. O’Neill</w:t>
      </w:r>
      <w:r w:rsidRPr="00D17072">
        <w:rPr>
          <w:rFonts w:eastAsia="Times New Roman" w:cs="Times New Roman"/>
          <w:noProof/>
          <w:sz w:val="20"/>
        </w:rPr>
        <w:t xml:space="preserve">. </w:t>
      </w:r>
      <w:r w:rsidRPr="00D17072">
        <w:rPr>
          <w:rFonts w:eastAsia="Times New Roman" w:cs="Times New Roman"/>
          <w:b/>
          <w:bCs/>
          <w:noProof/>
          <w:sz w:val="20"/>
        </w:rPr>
        <w:t>2008</w:t>
      </w:r>
      <w:r w:rsidRPr="00D17072">
        <w:rPr>
          <w:rFonts w:eastAsia="Times New Roman" w:cs="Times New Roman"/>
          <w:noProof/>
          <w:sz w:val="20"/>
        </w:rPr>
        <w:t>. Insects take a bigger bite out of plants in a warmer, higher carbon dioxide world. Proc. Natl. Acad. Sci. 105: 1781–1782.</w:t>
      </w:r>
    </w:p>
    <w:p w14:paraId="277616BF" w14:textId="77777777" w:rsidR="00D17072" w:rsidRPr="00D17072" w:rsidRDefault="00D17072" w:rsidP="00D17072">
      <w:pPr>
        <w:autoSpaceDE w:val="0"/>
        <w:autoSpaceDN w:val="0"/>
        <w:adjustRightInd w:val="0"/>
        <w:ind w:left="480" w:hanging="480"/>
        <w:rPr>
          <w:rFonts w:eastAsia="Times New Roman" w:cs="Times New Roman"/>
          <w:noProof/>
          <w:sz w:val="20"/>
        </w:rPr>
      </w:pPr>
      <w:r w:rsidRPr="00D17072">
        <w:rPr>
          <w:rFonts w:eastAsia="Times New Roman" w:cs="Times New Roman"/>
          <w:b/>
          <w:bCs/>
          <w:noProof/>
          <w:sz w:val="20"/>
        </w:rPr>
        <w:t>Denlinger, D. L.</w:t>
      </w:r>
      <w:r w:rsidRPr="00D17072">
        <w:rPr>
          <w:rFonts w:eastAsia="Times New Roman" w:cs="Times New Roman"/>
          <w:noProof/>
          <w:sz w:val="20"/>
        </w:rPr>
        <w:t xml:space="preserve"> </w:t>
      </w:r>
      <w:r w:rsidRPr="00D17072">
        <w:rPr>
          <w:rFonts w:eastAsia="Times New Roman" w:cs="Times New Roman"/>
          <w:b/>
          <w:bCs/>
          <w:noProof/>
          <w:sz w:val="20"/>
        </w:rPr>
        <w:t>2008</w:t>
      </w:r>
      <w:r w:rsidRPr="00D17072">
        <w:rPr>
          <w:rFonts w:eastAsia="Times New Roman" w:cs="Times New Roman"/>
          <w:noProof/>
          <w:sz w:val="20"/>
        </w:rPr>
        <w:t>. Why study diapause? Entomol. Res. 38: 1–9.</w:t>
      </w:r>
    </w:p>
    <w:p w14:paraId="78535C40" w14:textId="77777777" w:rsidR="00D17072" w:rsidRPr="00D17072" w:rsidRDefault="00D17072" w:rsidP="00D17072">
      <w:pPr>
        <w:autoSpaceDE w:val="0"/>
        <w:autoSpaceDN w:val="0"/>
        <w:adjustRightInd w:val="0"/>
        <w:ind w:left="480" w:hanging="480"/>
        <w:rPr>
          <w:rFonts w:eastAsia="Times New Roman" w:cs="Times New Roman"/>
          <w:noProof/>
          <w:sz w:val="20"/>
        </w:rPr>
      </w:pPr>
      <w:r w:rsidRPr="00D17072">
        <w:rPr>
          <w:rFonts w:eastAsia="Times New Roman" w:cs="Times New Roman"/>
          <w:b/>
          <w:bCs/>
          <w:noProof/>
          <w:sz w:val="20"/>
        </w:rPr>
        <w:t>Department of Economic and Social Affairs, and Population Division</w:t>
      </w:r>
      <w:r w:rsidRPr="00D17072">
        <w:rPr>
          <w:rFonts w:eastAsia="Times New Roman" w:cs="Times New Roman"/>
          <w:noProof/>
          <w:sz w:val="20"/>
        </w:rPr>
        <w:t xml:space="preserve">. </w:t>
      </w:r>
      <w:r w:rsidRPr="00D17072">
        <w:rPr>
          <w:rFonts w:eastAsia="Times New Roman" w:cs="Times New Roman"/>
          <w:b/>
          <w:bCs/>
          <w:noProof/>
          <w:sz w:val="20"/>
        </w:rPr>
        <w:t>2015</w:t>
      </w:r>
      <w:r w:rsidRPr="00D17072">
        <w:rPr>
          <w:rFonts w:eastAsia="Times New Roman" w:cs="Times New Roman"/>
          <w:noProof/>
          <w:sz w:val="20"/>
        </w:rPr>
        <w:t>. World Population Prospects The 2015 Revision Key Findings and Advance Tables.</w:t>
      </w:r>
    </w:p>
    <w:p w14:paraId="3106F9F0" w14:textId="77777777" w:rsidR="00D17072" w:rsidRPr="00D17072" w:rsidRDefault="00D17072" w:rsidP="00D17072">
      <w:pPr>
        <w:autoSpaceDE w:val="0"/>
        <w:autoSpaceDN w:val="0"/>
        <w:adjustRightInd w:val="0"/>
        <w:ind w:left="480" w:hanging="480"/>
        <w:rPr>
          <w:rFonts w:eastAsia="Times New Roman" w:cs="Times New Roman"/>
          <w:noProof/>
          <w:sz w:val="20"/>
        </w:rPr>
      </w:pPr>
      <w:r w:rsidRPr="00D17072">
        <w:rPr>
          <w:rFonts w:eastAsia="Times New Roman" w:cs="Times New Roman"/>
          <w:b/>
          <w:bCs/>
          <w:noProof/>
          <w:sz w:val="20"/>
        </w:rPr>
        <w:t>Fernandez-Cornejo, J., R. Nehring, C. Osteen, S. Wechsler, A. Martin, and A. Vialou</w:t>
      </w:r>
      <w:r w:rsidRPr="00D17072">
        <w:rPr>
          <w:rFonts w:eastAsia="Times New Roman" w:cs="Times New Roman"/>
          <w:noProof/>
          <w:sz w:val="20"/>
        </w:rPr>
        <w:t xml:space="preserve">. </w:t>
      </w:r>
      <w:r w:rsidRPr="00D17072">
        <w:rPr>
          <w:rFonts w:eastAsia="Times New Roman" w:cs="Times New Roman"/>
          <w:b/>
          <w:bCs/>
          <w:noProof/>
          <w:sz w:val="20"/>
        </w:rPr>
        <w:t>2014</w:t>
      </w:r>
      <w:r w:rsidRPr="00D17072">
        <w:rPr>
          <w:rFonts w:eastAsia="Times New Roman" w:cs="Times New Roman"/>
          <w:noProof/>
          <w:sz w:val="20"/>
        </w:rPr>
        <w:t>. Pesticide Use in U.S. Agriculture: 21 Selected Crops, 1960-2008.</w:t>
      </w:r>
    </w:p>
    <w:p w14:paraId="73AF3B3C" w14:textId="77777777" w:rsidR="00D17072" w:rsidRPr="00D17072" w:rsidRDefault="00D17072" w:rsidP="00D17072">
      <w:pPr>
        <w:autoSpaceDE w:val="0"/>
        <w:autoSpaceDN w:val="0"/>
        <w:adjustRightInd w:val="0"/>
        <w:ind w:left="480" w:hanging="480"/>
        <w:rPr>
          <w:rFonts w:eastAsia="Times New Roman" w:cs="Times New Roman"/>
          <w:noProof/>
          <w:sz w:val="20"/>
        </w:rPr>
      </w:pPr>
      <w:r w:rsidRPr="00D17072">
        <w:rPr>
          <w:rFonts w:eastAsia="Times New Roman" w:cs="Times New Roman"/>
          <w:b/>
          <w:bCs/>
          <w:noProof/>
          <w:sz w:val="20"/>
        </w:rPr>
        <w:t>Folch, J., M. Lees, and G. H. S. Stanley</w:t>
      </w:r>
      <w:r w:rsidRPr="00D17072">
        <w:rPr>
          <w:rFonts w:eastAsia="Times New Roman" w:cs="Times New Roman"/>
          <w:noProof/>
          <w:sz w:val="20"/>
        </w:rPr>
        <w:t xml:space="preserve">. </w:t>
      </w:r>
      <w:r w:rsidRPr="00D17072">
        <w:rPr>
          <w:rFonts w:eastAsia="Times New Roman" w:cs="Times New Roman"/>
          <w:b/>
          <w:bCs/>
          <w:noProof/>
          <w:sz w:val="20"/>
        </w:rPr>
        <w:t>1957</w:t>
      </w:r>
      <w:r w:rsidRPr="00D17072">
        <w:rPr>
          <w:rFonts w:eastAsia="Times New Roman" w:cs="Times New Roman"/>
          <w:noProof/>
          <w:sz w:val="20"/>
        </w:rPr>
        <w:t>. A simple method for the isolation and purification of total lipids from animal tissues. J Biol Chem.</w:t>
      </w:r>
    </w:p>
    <w:p w14:paraId="24805ED7" w14:textId="77777777" w:rsidR="00D17072" w:rsidRPr="00D17072" w:rsidRDefault="00D17072" w:rsidP="00D17072">
      <w:pPr>
        <w:autoSpaceDE w:val="0"/>
        <w:autoSpaceDN w:val="0"/>
        <w:adjustRightInd w:val="0"/>
        <w:ind w:left="480" w:hanging="480"/>
        <w:rPr>
          <w:rFonts w:eastAsia="Times New Roman" w:cs="Times New Roman"/>
          <w:noProof/>
          <w:sz w:val="20"/>
        </w:rPr>
      </w:pPr>
      <w:r w:rsidRPr="00D17072">
        <w:rPr>
          <w:rFonts w:eastAsia="Times New Roman" w:cs="Times New Roman"/>
          <w:b/>
          <w:bCs/>
          <w:noProof/>
          <w:sz w:val="20"/>
        </w:rPr>
        <w:t>Gelman, D. B., and D. K. Hayes</w:t>
      </w:r>
      <w:r w:rsidRPr="00D17072">
        <w:rPr>
          <w:rFonts w:eastAsia="Times New Roman" w:cs="Times New Roman"/>
          <w:noProof/>
          <w:sz w:val="20"/>
        </w:rPr>
        <w:t xml:space="preserve">. </w:t>
      </w:r>
      <w:r w:rsidRPr="00D17072">
        <w:rPr>
          <w:rFonts w:eastAsia="Times New Roman" w:cs="Times New Roman"/>
          <w:b/>
          <w:bCs/>
          <w:noProof/>
          <w:sz w:val="20"/>
        </w:rPr>
        <w:t>1982</w:t>
      </w:r>
      <w:r w:rsidRPr="00D17072">
        <w:rPr>
          <w:rFonts w:eastAsia="Times New Roman" w:cs="Times New Roman"/>
          <w:noProof/>
          <w:sz w:val="20"/>
        </w:rPr>
        <w:t>. Methods and Markers for Synchronizing Maturation of Fifth-Stage Larvae and Pupae of the European Corn Borer , Ostrinia nubilalis. Ann. Entomol. Soc. 75: 485–493.</w:t>
      </w:r>
    </w:p>
    <w:p w14:paraId="6BC32343" w14:textId="77777777" w:rsidR="00D17072" w:rsidRPr="00D17072" w:rsidRDefault="00D17072" w:rsidP="00D17072">
      <w:pPr>
        <w:autoSpaceDE w:val="0"/>
        <w:autoSpaceDN w:val="0"/>
        <w:adjustRightInd w:val="0"/>
        <w:ind w:left="480" w:hanging="480"/>
        <w:rPr>
          <w:rFonts w:eastAsia="Times New Roman" w:cs="Times New Roman"/>
          <w:noProof/>
          <w:sz w:val="20"/>
        </w:rPr>
      </w:pPr>
      <w:r w:rsidRPr="00D17072">
        <w:rPr>
          <w:rFonts w:eastAsia="Times New Roman" w:cs="Times New Roman"/>
          <w:b/>
          <w:bCs/>
          <w:noProof/>
          <w:sz w:val="20"/>
        </w:rPr>
        <w:t>Gelman, D. B., and C. W. Woods</w:t>
      </w:r>
      <w:r w:rsidRPr="00D17072">
        <w:rPr>
          <w:rFonts w:eastAsia="Times New Roman" w:cs="Times New Roman"/>
          <w:noProof/>
          <w:sz w:val="20"/>
        </w:rPr>
        <w:t xml:space="preserve">. </w:t>
      </w:r>
      <w:r w:rsidRPr="00D17072">
        <w:rPr>
          <w:rFonts w:eastAsia="Times New Roman" w:cs="Times New Roman"/>
          <w:b/>
          <w:bCs/>
          <w:noProof/>
          <w:sz w:val="20"/>
        </w:rPr>
        <w:t>1983</w:t>
      </w:r>
      <w:r w:rsidRPr="00D17072">
        <w:rPr>
          <w:rFonts w:eastAsia="Times New Roman" w:cs="Times New Roman"/>
          <w:noProof/>
          <w:sz w:val="20"/>
        </w:rPr>
        <w:t>. HAEMOLYMPH ECDYSTEROID TITERS OF DIAPAUSE-AND NONDIAPAUSE-BOUND FIFTH INSTARS AND PUPAE OF THE EUROPEAN CORN BORER, OSTRINIA NUZ3KALIS (HijBNER). Biochrm. Phystol. %A: 367–375.</w:t>
      </w:r>
    </w:p>
    <w:p w14:paraId="382CB448" w14:textId="77777777" w:rsidR="00D17072" w:rsidRPr="00D17072" w:rsidRDefault="00D17072" w:rsidP="00D17072">
      <w:pPr>
        <w:autoSpaceDE w:val="0"/>
        <w:autoSpaceDN w:val="0"/>
        <w:adjustRightInd w:val="0"/>
        <w:ind w:left="480" w:hanging="480"/>
        <w:rPr>
          <w:rFonts w:eastAsia="Times New Roman" w:cs="Times New Roman"/>
          <w:noProof/>
          <w:sz w:val="20"/>
        </w:rPr>
      </w:pPr>
      <w:r w:rsidRPr="00D17072">
        <w:rPr>
          <w:rFonts w:eastAsia="Times New Roman" w:cs="Times New Roman"/>
          <w:b/>
          <w:bCs/>
          <w:noProof/>
          <w:sz w:val="20"/>
        </w:rPr>
        <w:t>Hahn, D. A., and D. L. Denlinger</w:t>
      </w:r>
      <w:r w:rsidRPr="00D17072">
        <w:rPr>
          <w:rFonts w:eastAsia="Times New Roman" w:cs="Times New Roman"/>
          <w:noProof/>
          <w:sz w:val="20"/>
        </w:rPr>
        <w:t xml:space="preserve">. </w:t>
      </w:r>
      <w:r w:rsidRPr="00D17072">
        <w:rPr>
          <w:rFonts w:eastAsia="Times New Roman" w:cs="Times New Roman"/>
          <w:b/>
          <w:bCs/>
          <w:noProof/>
          <w:sz w:val="20"/>
        </w:rPr>
        <w:t>2011</w:t>
      </w:r>
      <w:r w:rsidRPr="00D17072">
        <w:rPr>
          <w:rFonts w:eastAsia="Times New Roman" w:cs="Times New Roman"/>
          <w:noProof/>
          <w:sz w:val="20"/>
        </w:rPr>
        <w:t>. Energetics of Insect Diapause. Annu. Rev. Entomol. 56: 103–121.</w:t>
      </w:r>
    </w:p>
    <w:p w14:paraId="260CFA36" w14:textId="77777777" w:rsidR="00D17072" w:rsidRPr="00D17072" w:rsidRDefault="00D17072" w:rsidP="00D17072">
      <w:pPr>
        <w:autoSpaceDE w:val="0"/>
        <w:autoSpaceDN w:val="0"/>
        <w:adjustRightInd w:val="0"/>
        <w:ind w:left="480" w:hanging="480"/>
        <w:rPr>
          <w:rFonts w:eastAsia="Times New Roman" w:cs="Times New Roman"/>
          <w:noProof/>
          <w:sz w:val="20"/>
        </w:rPr>
      </w:pPr>
      <w:r w:rsidRPr="00D17072">
        <w:rPr>
          <w:rFonts w:eastAsia="Times New Roman" w:cs="Times New Roman"/>
          <w:b/>
          <w:bCs/>
          <w:noProof/>
          <w:sz w:val="20"/>
        </w:rPr>
        <w:t>Høye, T. T., E. Post, H. Meltofte, N. M. Schmidt, and M. C. Forchhammer</w:t>
      </w:r>
      <w:r w:rsidRPr="00D17072">
        <w:rPr>
          <w:rFonts w:eastAsia="Times New Roman" w:cs="Times New Roman"/>
          <w:noProof/>
          <w:sz w:val="20"/>
        </w:rPr>
        <w:t xml:space="preserve">. </w:t>
      </w:r>
      <w:r w:rsidRPr="00D17072">
        <w:rPr>
          <w:rFonts w:eastAsia="Times New Roman" w:cs="Times New Roman"/>
          <w:b/>
          <w:bCs/>
          <w:noProof/>
          <w:sz w:val="20"/>
        </w:rPr>
        <w:t>2007</w:t>
      </w:r>
      <w:r w:rsidRPr="00D17072">
        <w:rPr>
          <w:rFonts w:eastAsia="Times New Roman" w:cs="Times New Roman"/>
          <w:noProof/>
          <w:sz w:val="20"/>
        </w:rPr>
        <w:t>. Rapid advancement of spring in the High Arctic. Curr. Biol.</w:t>
      </w:r>
    </w:p>
    <w:p w14:paraId="5AE7AB1A" w14:textId="77777777" w:rsidR="00D17072" w:rsidRPr="00D17072" w:rsidRDefault="00D17072" w:rsidP="00D17072">
      <w:pPr>
        <w:autoSpaceDE w:val="0"/>
        <w:autoSpaceDN w:val="0"/>
        <w:adjustRightInd w:val="0"/>
        <w:ind w:left="480" w:hanging="480"/>
        <w:rPr>
          <w:rFonts w:eastAsia="Times New Roman" w:cs="Times New Roman"/>
          <w:noProof/>
          <w:sz w:val="20"/>
        </w:rPr>
      </w:pPr>
      <w:r w:rsidRPr="00D17072">
        <w:rPr>
          <w:rFonts w:eastAsia="Times New Roman" w:cs="Times New Roman"/>
          <w:b/>
          <w:bCs/>
          <w:noProof/>
          <w:sz w:val="20"/>
        </w:rPr>
        <w:t>NOAA National Centers for Environmental Information</w:t>
      </w:r>
      <w:r w:rsidRPr="00D17072">
        <w:rPr>
          <w:rFonts w:eastAsia="Times New Roman" w:cs="Times New Roman"/>
          <w:noProof/>
          <w:sz w:val="20"/>
        </w:rPr>
        <w:t xml:space="preserve">. </w:t>
      </w:r>
      <w:r w:rsidRPr="00D17072">
        <w:rPr>
          <w:rFonts w:eastAsia="Times New Roman" w:cs="Times New Roman"/>
          <w:b/>
          <w:bCs/>
          <w:noProof/>
          <w:sz w:val="20"/>
        </w:rPr>
        <w:t>2017</w:t>
      </w:r>
      <w:r w:rsidRPr="00D17072">
        <w:rPr>
          <w:rFonts w:eastAsia="Times New Roman" w:cs="Times New Roman"/>
          <w:noProof/>
          <w:sz w:val="20"/>
        </w:rPr>
        <w:t>. State of the Climate: Global Climate Report for Annual 2016. (https://www.ncdc.noaa.gov/sotc/national/201613).</w:t>
      </w:r>
    </w:p>
    <w:p w14:paraId="049BFB36" w14:textId="77777777" w:rsidR="00D17072" w:rsidRPr="00D17072" w:rsidRDefault="00D17072" w:rsidP="00D17072">
      <w:pPr>
        <w:autoSpaceDE w:val="0"/>
        <w:autoSpaceDN w:val="0"/>
        <w:adjustRightInd w:val="0"/>
        <w:ind w:left="480" w:hanging="480"/>
        <w:rPr>
          <w:rFonts w:eastAsia="Times New Roman" w:cs="Times New Roman"/>
          <w:noProof/>
          <w:sz w:val="20"/>
        </w:rPr>
      </w:pPr>
      <w:r w:rsidRPr="00D17072">
        <w:rPr>
          <w:rFonts w:eastAsia="Times New Roman" w:cs="Times New Roman"/>
          <w:b/>
          <w:bCs/>
          <w:noProof/>
          <w:sz w:val="20"/>
        </w:rPr>
        <w:t>Parmesan, C., N. Ryrholm, C. Stefanescu, J. K. Hill, C. D. Thomas, H. Descimon, B. Huntley, L. Kaila, J. Kullberg, T. Tammaru, W. J. Tennent, J. a Thomas, and M. Warren</w:t>
      </w:r>
      <w:r w:rsidRPr="00D17072">
        <w:rPr>
          <w:rFonts w:eastAsia="Times New Roman" w:cs="Times New Roman"/>
          <w:noProof/>
          <w:sz w:val="20"/>
        </w:rPr>
        <w:t xml:space="preserve">. </w:t>
      </w:r>
      <w:r w:rsidRPr="00D17072">
        <w:rPr>
          <w:rFonts w:eastAsia="Times New Roman" w:cs="Times New Roman"/>
          <w:b/>
          <w:bCs/>
          <w:noProof/>
          <w:sz w:val="20"/>
        </w:rPr>
        <w:t>1999</w:t>
      </w:r>
      <w:r w:rsidRPr="00D17072">
        <w:rPr>
          <w:rFonts w:eastAsia="Times New Roman" w:cs="Times New Roman"/>
          <w:noProof/>
          <w:sz w:val="20"/>
        </w:rPr>
        <w:t>. Poleward shifts in geographical ranges of butterfly species associated with regional warming. Nature. 399: 579–583.</w:t>
      </w:r>
    </w:p>
    <w:p w14:paraId="6F00F645" w14:textId="77777777" w:rsidR="00D17072" w:rsidRPr="00D17072" w:rsidRDefault="00D17072" w:rsidP="00D17072">
      <w:pPr>
        <w:autoSpaceDE w:val="0"/>
        <w:autoSpaceDN w:val="0"/>
        <w:adjustRightInd w:val="0"/>
        <w:ind w:left="480" w:hanging="480"/>
        <w:rPr>
          <w:rFonts w:eastAsia="Times New Roman" w:cs="Times New Roman"/>
          <w:noProof/>
          <w:sz w:val="20"/>
        </w:rPr>
      </w:pPr>
      <w:r w:rsidRPr="00D17072">
        <w:rPr>
          <w:rFonts w:eastAsia="Times New Roman" w:cs="Times New Roman"/>
          <w:b/>
          <w:bCs/>
          <w:noProof/>
          <w:sz w:val="20"/>
        </w:rPr>
        <w:t>Pimentel, D.</w:t>
      </w:r>
      <w:r w:rsidRPr="00D17072">
        <w:rPr>
          <w:rFonts w:eastAsia="Times New Roman" w:cs="Times New Roman"/>
          <w:noProof/>
          <w:sz w:val="20"/>
        </w:rPr>
        <w:t xml:space="preserve"> </w:t>
      </w:r>
      <w:r w:rsidRPr="00D17072">
        <w:rPr>
          <w:rFonts w:eastAsia="Times New Roman" w:cs="Times New Roman"/>
          <w:b/>
          <w:bCs/>
          <w:noProof/>
          <w:sz w:val="20"/>
        </w:rPr>
        <w:t>2005</w:t>
      </w:r>
      <w:r w:rsidRPr="00D17072">
        <w:rPr>
          <w:rFonts w:eastAsia="Times New Roman" w:cs="Times New Roman"/>
          <w:noProof/>
          <w:sz w:val="20"/>
        </w:rPr>
        <w:t>. Environmental and economic costs of the application of pesticides primarily in the United States In Integrated Pest Management: Innovation-Development Process. Environ. Dev. Sustain. 7: 229–252.</w:t>
      </w:r>
    </w:p>
    <w:p w14:paraId="12F4A2FD" w14:textId="77777777" w:rsidR="00D17072" w:rsidRPr="00D17072" w:rsidRDefault="00D17072" w:rsidP="00D17072">
      <w:pPr>
        <w:autoSpaceDE w:val="0"/>
        <w:autoSpaceDN w:val="0"/>
        <w:adjustRightInd w:val="0"/>
        <w:ind w:left="480" w:hanging="480"/>
        <w:rPr>
          <w:rFonts w:eastAsia="Times New Roman" w:cs="Times New Roman"/>
          <w:noProof/>
          <w:sz w:val="20"/>
        </w:rPr>
      </w:pPr>
      <w:r w:rsidRPr="00D17072">
        <w:rPr>
          <w:rFonts w:eastAsia="Times New Roman" w:cs="Times New Roman"/>
          <w:b/>
          <w:bCs/>
          <w:noProof/>
          <w:sz w:val="20"/>
        </w:rPr>
        <w:t>Pimentel, D., and M. Burgess</w:t>
      </w:r>
      <w:r w:rsidRPr="00D17072">
        <w:rPr>
          <w:rFonts w:eastAsia="Times New Roman" w:cs="Times New Roman"/>
          <w:noProof/>
          <w:sz w:val="20"/>
        </w:rPr>
        <w:t xml:space="preserve">. </w:t>
      </w:r>
      <w:r w:rsidRPr="00D17072">
        <w:rPr>
          <w:rFonts w:eastAsia="Times New Roman" w:cs="Times New Roman"/>
          <w:b/>
          <w:bCs/>
          <w:noProof/>
          <w:sz w:val="20"/>
        </w:rPr>
        <w:t>2005</w:t>
      </w:r>
      <w:r w:rsidRPr="00D17072">
        <w:rPr>
          <w:rFonts w:eastAsia="Times New Roman" w:cs="Times New Roman"/>
          <w:noProof/>
          <w:sz w:val="20"/>
        </w:rPr>
        <w:t>. Environmental and economic costs of the application of pesticides primarily in the United States. Integr. Pest Manag. 3: 47–71.</w:t>
      </w:r>
    </w:p>
    <w:p w14:paraId="4E1D895E" w14:textId="77777777" w:rsidR="00D17072" w:rsidRPr="00D17072" w:rsidRDefault="00D17072" w:rsidP="00D17072">
      <w:pPr>
        <w:autoSpaceDE w:val="0"/>
        <w:autoSpaceDN w:val="0"/>
        <w:adjustRightInd w:val="0"/>
        <w:ind w:left="480" w:hanging="480"/>
        <w:rPr>
          <w:rFonts w:eastAsia="Times New Roman" w:cs="Times New Roman"/>
          <w:noProof/>
          <w:sz w:val="20"/>
        </w:rPr>
      </w:pPr>
      <w:r w:rsidRPr="00D17072">
        <w:rPr>
          <w:rFonts w:eastAsia="Times New Roman" w:cs="Times New Roman"/>
          <w:b/>
          <w:bCs/>
          <w:noProof/>
          <w:sz w:val="20"/>
        </w:rPr>
        <w:t>POPULATION REFERENCE BUREAU</w:t>
      </w:r>
      <w:r w:rsidRPr="00D17072">
        <w:rPr>
          <w:rFonts w:eastAsia="Times New Roman" w:cs="Times New Roman"/>
          <w:noProof/>
          <w:sz w:val="20"/>
        </w:rPr>
        <w:t xml:space="preserve">. </w:t>
      </w:r>
      <w:r w:rsidRPr="00D17072">
        <w:rPr>
          <w:rFonts w:eastAsia="Times New Roman" w:cs="Times New Roman"/>
          <w:b/>
          <w:bCs/>
          <w:noProof/>
          <w:sz w:val="20"/>
        </w:rPr>
        <w:t>2015</w:t>
      </w:r>
      <w:r w:rsidRPr="00D17072">
        <w:rPr>
          <w:rFonts w:eastAsia="Times New Roman" w:cs="Times New Roman"/>
          <w:noProof/>
          <w:sz w:val="20"/>
        </w:rPr>
        <w:t>. World Population Data Sheet. 2015 World Popul. Data Sheet. 23.</w:t>
      </w:r>
    </w:p>
    <w:p w14:paraId="5E2BC399" w14:textId="77777777" w:rsidR="00D17072" w:rsidRPr="00D17072" w:rsidRDefault="00D17072" w:rsidP="00D17072">
      <w:pPr>
        <w:autoSpaceDE w:val="0"/>
        <w:autoSpaceDN w:val="0"/>
        <w:adjustRightInd w:val="0"/>
        <w:ind w:left="480" w:hanging="480"/>
        <w:rPr>
          <w:rFonts w:eastAsia="Times New Roman" w:cs="Times New Roman"/>
          <w:noProof/>
          <w:sz w:val="20"/>
        </w:rPr>
      </w:pPr>
      <w:r w:rsidRPr="00D17072">
        <w:rPr>
          <w:rFonts w:eastAsia="Times New Roman" w:cs="Times New Roman"/>
          <w:b/>
          <w:bCs/>
          <w:noProof/>
          <w:sz w:val="20"/>
        </w:rPr>
        <w:t>Scriber, J. M.</w:t>
      </w:r>
      <w:r w:rsidRPr="00D17072">
        <w:rPr>
          <w:rFonts w:eastAsia="Times New Roman" w:cs="Times New Roman"/>
          <w:noProof/>
          <w:sz w:val="20"/>
        </w:rPr>
        <w:t xml:space="preserve"> </w:t>
      </w:r>
      <w:r w:rsidRPr="00D17072">
        <w:rPr>
          <w:rFonts w:eastAsia="Times New Roman" w:cs="Times New Roman"/>
          <w:b/>
          <w:bCs/>
          <w:noProof/>
          <w:sz w:val="20"/>
        </w:rPr>
        <w:t>2014</w:t>
      </w:r>
      <w:r w:rsidRPr="00D17072">
        <w:rPr>
          <w:rFonts w:eastAsia="Times New Roman" w:cs="Times New Roman"/>
          <w:noProof/>
          <w:sz w:val="20"/>
        </w:rPr>
        <w:t>. Climate-driven reshuffling of species and genes: Potential conservation roles for species translocations and recombinant hybrid genotypes, Insects.</w:t>
      </w:r>
    </w:p>
    <w:p w14:paraId="4FFBA65D" w14:textId="77777777" w:rsidR="00D17072" w:rsidRPr="00D17072" w:rsidRDefault="00D17072" w:rsidP="00D17072">
      <w:pPr>
        <w:autoSpaceDE w:val="0"/>
        <w:autoSpaceDN w:val="0"/>
        <w:adjustRightInd w:val="0"/>
        <w:ind w:left="480" w:hanging="480"/>
        <w:rPr>
          <w:rFonts w:eastAsia="Times New Roman" w:cs="Times New Roman"/>
          <w:noProof/>
          <w:sz w:val="20"/>
        </w:rPr>
      </w:pPr>
      <w:r w:rsidRPr="00D17072">
        <w:rPr>
          <w:rFonts w:eastAsia="Times New Roman" w:cs="Times New Roman"/>
          <w:b/>
          <w:bCs/>
          <w:noProof/>
          <w:sz w:val="20"/>
        </w:rPr>
        <w:t>Somero, G. N.</w:t>
      </w:r>
      <w:r w:rsidRPr="00D17072">
        <w:rPr>
          <w:rFonts w:eastAsia="Times New Roman" w:cs="Times New Roman"/>
          <w:noProof/>
          <w:sz w:val="20"/>
        </w:rPr>
        <w:t xml:space="preserve"> </w:t>
      </w:r>
      <w:r w:rsidRPr="00D17072">
        <w:rPr>
          <w:rFonts w:eastAsia="Times New Roman" w:cs="Times New Roman"/>
          <w:b/>
          <w:bCs/>
          <w:noProof/>
          <w:sz w:val="20"/>
        </w:rPr>
        <w:t>2010</w:t>
      </w:r>
      <w:r w:rsidRPr="00D17072">
        <w:rPr>
          <w:rFonts w:eastAsia="Times New Roman" w:cs="Times New Roman"/>
          <w:noProof/>
          <w:sz w:val="20"/>
        </w:rPr>
        <w:t>. The physiology of climate change: how potentials for acclimatization and genetic adaptation will determine “winners” and “losers.” J. Exp. Biol. 213: 912–920.</w:t>
      </w:r>
    </w:p>
    <w:p w14:paraId="042A1934" w14:textId="77777777" w:rsidR="00D17072" w:rsidRPr="00D17072" w:rsidRDefault="00D17072" w:rsidP="00D17072">
      <w:pPr>
        <w:autoSpaceDE w:val="0"/>
        <w:autoSpaceDN w:val="0"/>
        <w:adjustRightInd w:val="0"/>
        <w:ind w:left="480" w:hanging="480"/>
        <w:rPr>
          <w:rFonts w:eastAsia="Times New Roman" w:cs="Times New Roman"/>
          <w:noProof/>
          <w:sz w:val="20"/>
        </w:rPr>
      </w:pPr>
      <w:r w:rsidRPr="00D17072">
        <w:rPr>
          <w:rFonts w:eastAsia="Times New Roman" w:cs="Times New Roman"/>
          <w:b/>
          <w:bCs/>
          <w:noProof/>
          <w:sz w:val="20"/>
        </w:rPr>
        <w:t>Stocker, and V. B. and P. M. M. (eds. . T.F., D. Qin, G.-K. Plattner, M. Tignor, S.K. Allen, J. Boschung, A. Nauels, Y. Xia</w:t>
      </w:r>
      <w:r w:rsidRPr="00D17072">
        <w:rPr>
          <w:rFonts w:eastAsia="Times New Roman" w:cs="Times New Roman"/>
          <w:noProof/>
          <w:sz w:val="20"/>
        </w:rPr>
        <w:t xml:space="preserve">. </w:t>
      </w:r>
      <w:r w:rsidRPr="00D17072">
        <w:rPr>
          <w:rFonts w:eastAsia="Times New Roman" w:cs="Times New Roman"/>
          <w:b/>
          <w:bCs/>
          <w:noProof/>
          <w:sz w:val="20"/>
        </w:rPr>
        <w:t>2015</w:t>
      </w:r>
      <w:r w:rsidRPr="00D17072">
        <w:rPr>
          <w:rFonts w:eastAsia="Times New Roman" w:cs="Times New Roman"/>
          <w:noProof/>
          <w:sz w:val="20"/>
        </w:rPr>
        <w:t>. Summary for Policymakers. Clim. Chang. 2013 - Phys. Sci. Basis. 1542: 1–30.</w:t>
      </w:r>
    </w:p>
    <w:p w14:paraId="5E158414" w14:textId="77777777" w:rsidR="00D17072" w:rsidRPr="00D17072" w:rsidRDefault="00D17072" w:rsidP="00D17072">
      <w:pPr>
        <w:autoSpaceDE w:val="0"/>
        <w:autoSpaceDN w:val="0"/>
        <w:adjustRightInd w:val="0"/>
        <w:ind w:left="480" w:hanging="480"/>
        <w:rPr>
          <w:rFonts w:eastAsia="Times New Roman" w:cs="Times New Roman"/>
          <w:noProof/>
          <w:sz w:val="20"/>
        </w:rPr>
      </w:pPr>
      <w:r w:rsidRPr="00D17072">
        <w:rPr>
          <w:rFonts w:eastAsia="Times New Roman" w:cs="Times New Roman"/>
          <w:b/>
          <w:bCs/>
          <w:noProof/>
          <w:sz w:val="20"/>
        </w:rPr>
        <w:t>Visser, M. E.</w:t>
      </w:r>
      <w:r w:rsidRPr="00D17072">
        <w:rPr>
          <w:rFonts w:eastAsia="Times New Roman" w:cs="Times New Roman"/>
          <w:noProof/>
          <w:sz w:val="20"/>
        </w:rPr>
        <w:t xml:space="preserve"> </w:t>
      </w:r>
      <w:r w:rsidRPr="00D17072">
        <w:rPr>
          <w:rFonts w:eastAsia="Times New Roman" w:cs="Times New Roman"/>
          <w:b/>
          <w:bCs/>
          <w:noProof/>
          <w:sz w:val="20"/>
        </w:rPr>
        <w:t>2008</w:t>
      </w:r>
      <w:r w:rsidRPr="00D17072">
        <w:rPr>
          <w:rFonts w:eastAsia="Times New Roman" w:cs="Times New Roman"/>
          <w:noProof/>
          <w:sz w:val="20"/>
        </w:rPr>
        <w:t>. Keeping up with a warming world; assessing the rate of adaptation to climate change. Proc. R. Soc. B Biol. Sci. 275: 649–659.</w:t>
      </w:r>
    </w:p>
    <w:p w14:paraId="7A78E933" w14:textId="77777777" w:rsidR="00D17072" w:rsidRPr="00D17072" w:rsidRDefault="00D17072" w:rsidP="00D17072">
      <w:pPr>
        <w:autoSpaceDE w:val="0"/>
        <w:autoSpaceDN w:val="0"/>
        <w:adjustRightInd w:val="0"/>
        <w:ind w:left="480" w:hanging="480"/>
        <w:rPr>
          <w:noProof/>
          <w:sz w:val="20"/>
        </w:rPr>
      </w:pPr>
      <w:r w:rsidRPr="00D17072">
        <w:rPr>
          <w:rFonts w:eastAsia="Times New Roman" w:cs="Times New Roman"/>
          <w:b/>
          <w:bCs/>
          <w:noProof/>
          <w:sz w:val="20"/>
        </w:rPr>
        <w:t>Williams, C. M., H. A. L. Henry, and B. J. Sinclair</w:t>
      </w:r>
      <w:r w:rsidRPr="00D17072">
        <w:rPr>
          <w:rFonts w:eastAsia="Times New Roman" w:cs="Times New Roman"/>
          <w:noProof/>
          <w:sz w:val="20"/>
        </w:rPr>
        <w:t xml:space="preserve">. </w:t>
      </w:r>
      <w:r w:rsidRPr="00D17072">
        <w:rPr>
          <w:rFonts w:eastAsia="Times New Roman" w:cs="Times New Roman"/>
          <w:b/>
          <w:bCs/>
          <w:noProof/>
          <w:sz w:val="20"/>
        </w:rPr>
        <w:t>2015</w:t>
      </w:r>
      <w:r w:rsidRPr="00D17072">
        <w:rPr>
          <w:rFonts w:eastAsia="Times New Roman" w:cs="Times New Roman"/>
          <w:noProof/>
          <w:sz w:val="20"/>
        </w:rPr>
        <w:t>. Cold truths: How winter drives responses of terrestrial organisms to climate change. Biol. Rev. 90: 214–235.</w:t>
      </w:r>
    </w:p>
    <w:p w14:paraId="3746C36B" w14:textId="64F0B169" w:rsidR="00C83A27" w:rsidRPr="00C83A27" w:rsidRDefault="00C83A27" w:rsidP="00D17072">
      <w:pPr>
        <w:autoSpaceDE w:val="0"/>
        <w:autoSpaceDN w:val="0"/>
        <w:adjustRightInd w:val="0"/>
        <w:ind w:left="480" w:hanging="480"/>
        <w:rPr>
          <w:color w:val="FF0000"/>
          <w:sz w:val="20"/>
          <w:szCs w:val="20"/>
        </w:rPr>
      </w:pPr>
      <w:r>
        <w:rPr>
          <w:color w:val="FF0000"/>
          <w:sz w:val="20"/>
          <w:szCs w:val="20"/>
        </w:rPr>
        <w:fldChar w:fldCharType="end"/>
      </w:r>
    </w:p>
    <w:sectPr w:rsidR="00C83A27" w:rsidRPr="00C83A27" w:rsidSect="00425A76">
      <w:footerReference w:type="default" r:id="rId9"/>
      <w:pgSz w:w="12240" w:h="15840"/>
      <w:pgMar w:top="1440" w:right="1440" w:bottom="1440" w:left="1440" w:header="0" w:footer="720" w:gutter="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D2B59F" w14:textId="77777777" w:rsidR="0046589E" w:rsidRDefault="0046589E">
      <w:r>
        <w:separator/>
      </w:r>
    </w:p>
  </w:endnote>
  <w:endnote w:type="continuationSeparator" w:id="0">
    <w:p w14:paraId="697A6CFC" w14:textId="77777777" w:rsidR="0046589E" w:rsidRDefault="004658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491FB1" w:rsidRDefault="001360EE">
    <w:pPr>
      <w:tabs>
        <w:tab w:val="center" w:pos="4680"/>
        <w:tab w:val="right" w:pos="9360"/>
      </w:tabs>
      <w:jc w:val="center"/>
    </w:pPr>
    <w:r>
      <w:fldChar w:fldCharType="begin"/>
    </w:r>
    <w:r w:rsidR="00DB16BF">
      <w:instrText>PAGE</w:instrText>
    </w:r>
    <w:r>
      <w:fldChar w:fldCharType="separate"/>
    </w:r>
    <w:r w:rsidR="00D17072">
      <w:rPr>
        <w:noProof/>
      </w:rPr>
      <w:t>22</w:t>
    </w:r>
    <w:r>
      <w:fldChar w:fldCharType="end"/>
    </w:r>
  </w:p>
  <w:p w14:paraId="10AEF5E5" w14:textId="77777777" w:rsidR="00491FB1" w:rsidRDefault="00491FB1">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4D83B8" w14:textId="77777777" w:rsidR="0046589E" w:rsidRDefault="0046589E">
      <w:r>
        <w:separator/>
      </w:r>
    </w:p>
  </w:footnote>
  <w:footnote w:type="continuationSeparator" w:id="0">
    <w:p w14:paraId="6687CA44" w14:textId="77777777" w:rsidR="0046589E" w:rsidRDefault="0046589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1"/>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4FCF"/>
    <w:rsid w:val="0001674C"/>
    <w:rsid w:val="000206DE"/>
    <w:rsid w:val="00021E0D"/>
    <w:rsid w:val="0004287A"/>
    <w:rsid w:val="00052C23"/>
    <w:rsid w:val="00053D0B"/>
    <w:rsid w:val="00054C1B"/>
    <w:rsid w:val="00072738"/>
    <w:rsid w:val="0007718D"/>
    <w:rsid w:val="00082B2A"/>
    <w:rsid w:val="00091515"/>
    <w:rsid w:val="000A20A7"/>
    <w:rsid w:val="000A490E"/>
    <w:rsid w:val="000A6516"/>
    <w:rsid w:val="000D5369"/>
    <w:rsid w:val="000E2FB1"/>
    <w:rsid w:val="000E3D13"/>
    <w:rsid w:val="000E457B"/>
    <w:rsid w:val="000E5425"/>
    <w:rsid w:val="000F4EE0"/>
    <w:rsid w:val="001026F4"/>
    <w:rsid w:val="00113859"/>
    <w:rsid w:val="00114DD2"/>
    <w:rsid w:val="00115456"/>
    <w:rsid w:val="00130C93"/>
    <w:rsid w:val="00132B11"/>
    <w:rsid w:val="0013552C"/>
    <w:rsid w:val="001360EE"/>
    <w:rsid w:val="0014051F"/>
    <w:rsid w:val="0014660C"/>
    <w:rsid w:val="00151F9F"/>
    <w:rsid w:val="00154AF3"/>
    <w:rsid w:val="00156C2C"/>
    <w:rsid w:val="00162A00"/>
    <w:rsid w:val="00163830"/>
    <w:rsid w:val="001672AF"/>
    <w:rsid w:val="00171E45"/>
    <w:rsid w:val="00174490"/>
    <w:rsid w:val="001817F2"/>
    <w:rsid w:val="001820A2"/>
    <w:rsid w:val="001866FB"/>
    <w:rsid w:val="00196150"/>
    <w:rsid w:val="001A51A3"/>
    <w:rsid w:val="001D5B0F"/>
    <w:rsid w:val="001E6528"/>
    <w:rsid w:val="001E72D4"/>
    <w:rsid w:val="001F1643"/>
    <w:rsid w:val="00202564"/>
    <w:rsid w:val="00216D46"/>
    <w:rsid w:val="0021727C"/>
    <w:rsid w:val="0022421A"/>
    <w:rsid w:val="0023194A"/>
    <w:rsid w:val="00232C67"/>
    <w:rsid w:val="00240B85"/>
    <w:rsid w:val="00246504"/>
    <w:rsid w:val="00252436"/>
    <w:rsid w:val="00266BAF"/>
    <w:rsid w:val="00270A77"/>
    <w:rsid w:val="0028642A"/>
    <w:rsid w:val="002A1291"/>
    <w:rsid w:val="002B57A0"/>
    <w:rsid w:val="002B750A"/>
    <w:rsid w:val="002C07DB"/>
    <w:rsid w:val="002C1F3E"/>
    <w:rsid w:val="002C76C2"/>
    <w:rsid w:val="002D1F95"/>
    <w:rsid w:val="003232E6"/>
    <w:rsid w:val="00330DD4"/>
    <w:rsid w:val="00332CB3"/>
    <w:rsid w:val="00333238"/>
    <w:rsid w:val="003337E2"/>
    <w:rsid w:val="0033708A"/>
    <w:rsid w:val="003407DC"/>
    <w:rsid w:val="00342CDE"/>
    <w:rsid w:val="00352ED2"/>
    <w:rsid w:val="003532C5"/>
    <w:rsid w:val="00362788"/>
    <w:rsid w:val="00372031"/>
    <w:rsid w:val="00372CC2"/>
    <w:rsid w:val="00381365"/>
    <w:rsid w:val="0038307B"/>
    <w:rsid w:val="00384794"/>
    <w:rsid w:val="00392CD2"/>
    <w:rsid w:val="0039349E"/>
    <w:rsid w:val="00394680"/>
    <w:rsid w:val="003A4D4B"/>
    <w:rsid w:val="003A6FFA"/>
    <w:rsid w:val="003B70EA"/>
    <w:rsid w:val="003B7B43"/>
    <w:rsid w:val="003C5D15"/>
    <w:rsid w:val="003E641C"/>
    <w:rsid w:val="003F3ADB"/>
    <w:rsid w:val="003F69F8"/>
    <w:rsid w:val="00403FEA"/>
    <w:rsid w:val="00405472"/>
    <w:rsid w:val="0041393A"/>
    <w:rsid w:val="0041536A"/>
    <w:rsid w:val="004236DC"/>
    <w:rsid w:val="00423B05"/>
    <w:rsid w:val="00425A76"/>
    <w:rsid w:val="00453DF7"/>
    <w:rsid w:val="004565FA"/>
    <w:rsid w:val="00463E12"/>
    <w:rsid w:val="0046589E"/>
    <w:rsid w:val="0046643A"/>
    <w:rsid w:val="00475C5F"/>
    <w:rsid w:val="00485EBF"/>
    <w:rsid w:val="00491FB1"/>
    <w:rsid w:val="004A0708"/>
    <w:rsid w:val="004B2227"/>
    <w:rsid w:val="004B2FB1"/>
    <w:rsid w:val="004B4351"/>
    <w:rsid w:val="004B68CD"/>
    <w:rsid w:val="004D3295"/>
    <w:rsid w:val="004F31A5"/>
    <w:rsid w:val="005017CC"/>
    <w:rsid w:val="00510F24"/>
    <w:rsid w:val="00511203"/>
    <w:rsid w:val="00524F2F"/>
    <w:rsid w:val="00530C18"/>
    <w:rsid w:val="00534F29"/>
    <w:rsid w:val="005364F1"/>
    <w:rsid w:val="00564F1B"/>
    <w:rsid w:val="00581196"/>
    <w:rsid w:val="00582ABC"/>
    <w:rsid w:val="005875A9"/>
    <w:rsid w:val="00592640"/>
    <w:rsid w:val="005A0DC0"/>
    <w:rsid w:val="005B22C5"/>
    <w:rsid w:val="005B2D0C"/>
    <w:rsid w:val="005B4F74"/>
    <w:rsid w:val="005B63E6"/>
    <w:rsid w:val="005C2520"/>
    <w:rsid w:val="005D1DAD"/>
    <w:rsid w:val="005D351F"/>
    <w:rsid w:val="005D636A"/>
    <w:rsid w:val="005F2D84"/>
    <w:rsid w:val="006064C8"/>
    <w:rsid w:val="006133BC"/>
    <w:rsid w:val="006156FC"/>
    <w:rsid w:val="00620A09"/>
    <w:rsid w:val="00621157"/>
    <w:rsid w:val="006217F4"/>
    <w:rsid w:val="00624018"/>
    <w:rsid w:val="006266BE"/>
    <w:rsid w:val="00675284"/>
    <w:rsid w:val="00675864"/>
    <w:rsid w:val="006776C8"/>
    <w:rsid w:val="00683314"/>
    <w:rsid w:val="00693BC3"/>
    <w:rsid w:val="006946C3"/>
    <w:rsid w:val="006A01A3"/>
    <w:rsid w:val="006A1A47"/>
    <w:rsid w:val="006A5606"/>
    <w:rsid w:val="006B6DC0"/>
    <w:rsid w:val="006B7A5A"/>
    <w:rsid w:val="006F34B0"/>
    <w:rsid w:val="006F55DB"/>
    <w:rsid w:val="006F6666"/>
    <w:rsid w:val="00702A40"/>
    <w:rsid w:val="00703AD6"/>
    <w:rsid w:val="00706A81"/>
    <w:rsid w:val="007344DF"/>
    <w:rsid w:val="00755596"/>
    <w:rsid w:val="00761B7A"/>
    <w:rsid w:val="00771A80"/>
    <w:rsid w:val="007A2D48"/>
    <w:rsid w:val="007A4F27"/>
    <w:rsid w:val="007B3BC2"/>
    <w:rsid w:val="007B3C6E"/>
    <w:rsid w:val="007C26A7"/>
    <w:rsid w:val="007C6AE1"/>
    <w:rsid w:val="007E6FEF"/>
    <w:rsid w:val="007F206C"/>
    <w:rsid w:val="007F65F3"/>
    <w:rsid w:val="0080022F"/>
    <w:rsid w:val="0080369B"/>
    <w:rsid w:val="00815DF7"/>
    <w:rsid w:val="00824AEC"/>
    <w:rsid w:val="008330BA"/>
    <w:rsid w:val="0083592E"/>
    <w:rsid w:val="00835C3B"/>
    <w:rsid w:val="00854F54"/>
    <w:rsid w:val="00863EE3"/>
    <w:rsid w:val="00877DED"/>
    <w:rsid w:val="008924C6"/>
    <w:rsid w:val="008C1EA2"/>
    <w:rsid w:val="008C297E"/>
    <w:rsid w:val="008C3730"/>
    <w:rsid w:val="008E6387"/>
    <w:rsid w:val="008F5EA6"/>
    <w:rsid w:val="00901B1F"/>
    <w:rsid w:val="009168C1"/>
    <w:rsid w:val="00922A01"/>
    <w:rsid w:val="0092450F"/>
    <w:rsid w:val="0093629A"/>
    <w:rsid w:val="009553B4"/>
    <w:rsid w:val="00975D13"/>
    <w:rsid w:val="00976082"/>
    <w:rsid w:val="00980D20"/>
    <w:rsid w:val="0099266F"/>
    <w:rsid w:val="00997E3B"/>
    <w:rsid w:val="009A4BD4"/>
    <w:rsid w:val="009B0F70"/>
    <w:rsid w:val="009C71D7"/>
    <w:rsid w:val="009D1022"/>
    <w:rsid w:val="009F13B5"/>
    <w:rsid w:val="009F2040"/>
    <w:rsid w:val="009F7E37"/>
    <w:rsid w:val="00A00D12"/>
    <w:rsid w:val="00A02C15"/>
    <w:rsid w:val="00A0490D"/>
    <w:rsid w:val="00A0741F"/>
    <w:rsid w:val="00A11578"/>
    <w:rsid w:val="00A16F25"/>
    <w:rsid w:val="00A21DFD"/>
    <w:rsid w:val="00A37394"/>
    <w:rsid w:val="00A465DE"/>
    <w:rsid w:val="00A62318"/>
    <w:rsid w:val="00A63141"/>
    <w:rsid w:val="00A67FEE"/>
    <w:rsid w:val="00A71AD2"/>
    <w:rsid w:val="00A75FAF"/>
    <w:rsid w:val="00A7616D"/>
    <w:rsid w:val="00A77B05"/>
    <w:rsid w:val="00A86763"/>
    <w:rsid w:val="00A87FF4"/>
    <w:rsid w:val="00AB338F"/>
    <w:rsid w:val="00AC48CC"/>
    <w:rsid w:val="00AD356D"/>
    <w:rsid w:val="00AD6167"/>
    <w:rsid w:val="00AE175C"/>
    <w:rsid w:val="00AE42ED"/>
    <w:rsid w:val="00AF5A19"/>
    <w:rsid w:val="00B034A0"/>
    <w:rsid w:val="00B12308"/>
    <w:rsid w:val="00B341BE"/>
    <w:rsid w:val="00B507F8"/>
    <w:rsid w:val="00B51E68"/>
    <w:rsid w:val="00B62625"/>
    <w:rsid w:val="00B64325"/>
    <w:rsid w:val="00B777EC"/>
    <w:rsid w:val="00BA2725"/>
    <w:rsid w:val="00BA6C16"/>
    <w:rsid w:val="00BB7602"/>
    <w:rsid w:val="00BC46F4"/>
    <w:rsid w:val="00BC7FB3"/>
    <w:rsid w:val="00BD7BDF"/>
    <w:rsid w:val="00BD7E4A"/>
    <w:rsid w:val="00BE4A85"/>
    <w:rsid w:val="00BF57D7"/>
    <w:rsid w:val="00C13F30"/>
    <w:rsid w:val="00C2122A"/>
    <w:rsid w:val="00C235F5"/>
    <w:rsid w:val="00C3271A"/>
    <w:rsid w:val="00C62AD3"/>
    <w:rsid w:val="00C62BEA"/>
    <w:rsid w:val="00C663A1"/>
    <w:rsid w:val="00C66EF3"/>
    <w:rsid w:val="00C74A75"/>
    <w:rsid w:val="00C83A27"/>
    <w:rsid w:val="00C9423D"/>
    <w:rsid w:val="00CA5BAD"/>
    <w:rsid w:val="00CA73B9"/>
    <w:rsid w:val="00CB614C"/>
    <w:rsid w:val="00CD3DD5"/>
    <w:rsid w:val="00CD6AEC"/>
    <w:rsid w:val="00CE4A4D"/>
    <w:rsid w:val="00CE5265"/>
    <w:rsid w:val="00CE7D8E"/>
    <w:rsid w:val="00D17072"/>
    <w:rsid w:val="00D40D3B"/>
    <w:rsid w:val="00D44F99"/>
    <w:rsid w:val="00D51C18"/>
    <w:rsid w:val="00D55C3E"/>
    <w:rsid w:val="00D62084"/>
    <w:rsid w:val="00D6287F"/>
    <w:rsid w:val="00D659BC"/>
    <w:rsid w:val="00D9032A"/>
    <w:rsid w:val="00DA05CB"/>
    <w:rsid w:val="00DB007A"/>
    <w:rsid w:val="00DB16BF"/>
    <w:rsid w:val="00DB5559"/>
    <w:rsid w:val="00DC14F7"/>
    <w:rsid w:val="00DC6092"/>
    <w:rsid w:val="00DD0FAB"/>
    <w:rsid w:val="00DE3903"/>
    <w:rsid w:val="00DE7B20"/>
    <w:rsid w:val="00DF3175"/>
    <w:rsid w:val="00E124ED"/>
    <w:rsid w:val="00E143D7"/>
    <w:rsid w:val="00E201DF"/>
    <w:rsid w:val="00E44C4C"/>
    <w:rsid w:val="00E50BF2"/>
    <w:rsid w:val="00E51240"/>
    <w:rsid w:val="00E53734"/>
    <w:rsid w:val="00E60724"/>
    <w:rsid w:val="00E807A8"/>
    <w:rsid w:val="00E8165C"/>
    <w:rsid w:val="00E8190A"/>
    <w:rsid w:val="00E83A78"/>
    <w:rsid w:val="00E83E67"/>
    <w:rsid w:val="00E854D0"/>
    <w:rsid w:val="00E921E4"/>
    <w:rsid w:val="00E94DB3"/>
    <w:rsid w:val="00E95ACF"/>
    <w:rsid w:val="00E97B76"/>
    <w:rsid w:val="00EA008E"/>
    <w:rsid w:val="00EA3DF0"/>
    <w:rsid w:val="00EA503D"/>
    <w:rsid w:val="00EA5C41"/>
    <w:rsid w:val="00EC0755"/>
    <w:rsid w:val="00EC435C"/>
    <w:rsid w:val="00ED1BB2"/>
    <w:rsid w:val="00F03898"/>
    <w:rsid w:val="00F07FC8"/>
    <w:rsid w:val="00F13F4D"/>
    <w:rsid w:val="00F15A03"/>
    <w:rsid w:val="00F24431"/>
    <w:rsid w:val="00F34B4F"/>
    <w:rsid w:val="00F50562"/>
    <w:rsid w:val="00F51302"/>
    <w:rsid w:val="00F554B1"/>
    <w:rsid w:val="00F70AD2"/>
    <w:rsid w:val="00F721BD"/>
    <w:rsid w:val="00F92137"/>
    <w:rsid w:val="00F948CD"/>
    <w:rsid w:val="00FA6B30"/>
    <w:rsid w:val="00FB72A9"/>
    <w:rsid w:val="00FD1A33"/>
    <w:rsid w:val="00FD2E92"/>
    <w:rsid w:val="00FD4C64"/>
    <w:rsid w:val="00FE1F23"/>
    <w:rsid w:val="00FE64AE"/>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BE93DA1-4D2C-2E48-A735-DF55AF995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2</Pages>
  <Words>19777</Words>
  <Characters>112730</Characters>
  <Application>Microsoft Macintosh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2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3</cp:revision>
  <dcterms:created xsi:type="dcterms:W3CDTF">2017-05-28T00:27:00Z</dcterms:created>
  <dcterms:modified xsi:type="dcterms:W3CDTF">2017-05-28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